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2EF3F3B" w14:textId="189D14F3" w:rsidR="00ED00B2" w:rsidRPr="00ED00B2" w:rsidRDefault="00ED00B2" w:rsidP="00243A7C">
      <w:pPr>
        <w:pStyle w:val="Subtitle"/>
        <w:rPr>
          <w:sz w:val="36"/>
          <w:szCs w:val="36"/>
          <w:lang w:val="en-IN"/>
        </w:rPr>
      </w:pPr>
      <w:r>
        <w:rPr>
          <w:sz w:val="36"/>
          <w:szCs w:val="36"/>
          <w:lang w:val="en-IN"/>
        </w:rPr>
        <w:t>E</w:t>
      </w:r>
      <w:r w:rsidRPr="00ED00B2">
        <w:rPr>
          <w:sz w:val="36"/>
          <w:szCs w:val="36"/>
          <w:lang w:val="en-IN"/>
        </w:rPr>
        <w:t xml:space="preserve">ffect </w:t>
      </w:r>
      <w:r>
        <w:rPr>
          <w:sz w:val="36"/>
          <w:szCs w:val="36"/>
          <w:lang w:val="en-IN"/>
        </w:rPr>
        <w:t xml:space="preserve">of </w:t>
      </w:r>
      <w:r w:rsidRPr="00ED00B2">
        <w:rPr>
          <w:sz w:val="36"/>
          <w:szCs w:val="36"/>
          <w:lang w:val="en-IN"/>
        </w:rPr>
        <w:t xml:space="preserve">choice of a </w:t>
      </w:r>
      <w:r w:rsidR="001D7BEA">
        <w:rPr>
          <w:sz w:val="36"/>
          <w:szCs w:val="36"/>
          <w:lang w:val="en-IN"/>
        </w:rPr>
        <w:t>distance/similarity/</w:t>
      </w:r>
      <w:r w:rsidRPr="00ED00B2">
        <w:rPr>
          <w:sz w:val="36"/>
          <w:szCs w:val="36"/>
          <w:lang w:val="en-IN"/>
        </w:rPr>
        <w:t xml:space="preserve">dissimilarity metric </w:t>
      </w:r>
      <w:r>
        <w:rPr>
          <w:sz w:val="36"/>
          <w:szCs w:val="36"/>
          <w:lang w:val="en-IN"/>
        </w:rPr>
        <w:t xml:space="preserve">on </w:t>
      </w:r>
      <w:r w:rsidRPr="00ED00B2">
        <w:rPr>
          <w:sz w:val="36"/>
          <w:szCs w:val="36"/>
          <w:lang w:val="en-IN"/>
        </w:rPr>
        <w:t>the performance evaluation of a clustering/classification algorithm</w:t>
      </w:r>
      <w:r>
        <w:rPr>
          <w:sz w:val="36"/>
          <w:szCs w:val="36"/>
          <w:lang w:val="en-IN"/>
        </w:rPr>
        <w:t>: A Systematic Review</w:t>
      </w:r>
    </w:p>
    <w:p w14:paraId="438D7B39" w14:textId="01DAA8D2" w:rsidR="00A23078" w:rsidRDefault="00ED5B32" w:rsidP="00243A7C">
      <w:pPr>
        <w:pStyle w:val="Subtitle"/>
      </w:pPr>
      <w:r>
        <w:t xml:space="preserve">Coursework Group </w:t>
      </w:r>
      <w:r w:rsidR="00ED00B2">
        <w:t>93</w:t>
      </w:r>
    </w:p>
    <w:p w14:paraId="25BD12F3" w14:textId="30DE46A1" w:rsidR="00A23078" w:rsidRDefault="00ED00B2" w:rsidP="00243A7C">
      <w:pPr>
        <w:pStyle w:val="Author"/>
      </w:pPr>
      <w:r>
        <w:t>Z Hussain Syed</w:t>
      </w:r>
    </w:p>
    <w:p w14:paraId="5A484CC1" w14:textId="5626D657" w:rsidR="00ED00B2" w:rsidRDefault="00ED00B2" w:rsidP="00243A7C">
      <w:pPr>
        <w:pStyle w:val="Author"/>
      </w:pPr>
      <w:r>
        <w:t>Mohammed Waseem Uddin</w:t>
      </w:r>
    </w:p>
    <w:p w14:paraId="2AF9AD96" w14:textId="47875191" w:rsidR="00FB7499" w:rsidRDefault="00FB7499" w:rsidP="00243A7C">
      <w:pPr>
        <w:pStyle w:val="Author"/>
      </w:pPr>
      <w:r>
        <w:t>Bilal Farooqi</w:t>
      </w:r>
    </w:p>
    <w:p w14:paraId="2D5105CA" w14:textId="22C4B022" w:rsidR="00FB7499" w:rsidRDefault="00FB7499" w:rsidP="00243A7C">
      <w:pPr>
        <w:pStyle w:val="Author"/>
      </w:pPr>
      <w:r>
        <w:t xml:space="preserve">Ananth Mohan Reddy </w:t>
      </w:r>
      <w:proofErr w:type="spellStart"/>
      <w:r>
        <w:t>Sudey</w:t>
      </w:r>
      <w:proofErr w:type="spellEnd"/>
    </w:p>
    <w:p w14:paraId="618CB490" w14:textId="41D5E14F" w:rsidR="00A23078" w:rsidRDefault="00ED00B2" w:rsidP="00243A7C">
      <w:pPr>
        <w:pStyle w:val="Date"/>
      </w:pPr>
      <w:r>
        <w:t>29</w:t>
      </w:r>
      <w:r w:rsidR="00ED5B32">
        <w:t xml:space="preserve"> </w:t>
      </w:r>
      <w:r>
        <w:t>April</w:t>
      </w:r>
      <w:r w:rsidR="00ED5B32">
        <w:t xml:space="preserve"> 202</w:t>
      </w:r>
      <w:r>
        <w:t>2</w:t>
      </w:r>
    </w:p>
    <w:p w14:paraId="37DF7082" w14:textId="4605250F" w:rsidR="00ED00B2" w:rsidRDefault="00ED5B32" w:rsidP="00243A7C">
      <w:pPr>
        <w:pStyle w:val="Heading1"/>
        <w:jc w:val="both"/>
      </w:pPr>
      <w:bookmarkStart w:id="0" w:name="introduction"/>
      <w:r>
        <w:t>Introduction</w:t>
      </w:r>
    </w:p>
    <w:p w14:paraId="0CFE7D92" w14:textId="7C3E0A95" w:rsidR="00ED00B2" w:rsidRPr="004F2824" w:rsidRDefault="007C1483" w:rsidP="00243A7C">
      <w:pPr>
        <w:pStyle w:val="FirstParagraph"/>
        <w:jc w:val="both"/>
        <w:rPr>
          <w:rFonts w:ascii="Cambria" w:hAnsi="Cambria"/>
        </w:rPr>
      </w:pPr>
      <w:r>
        <w:t xml:space="preserve">The context of this work is mainly reviewing the effect of </w:t>
      </w:r>
      <w:r w:rsidR="001D7BEA">
        <w:t xml:space="preserve">the </w:t>
      </w:r>
      <w:r>
        <w:t xml:space="preserve">choice of </w:t>
      </w:r>
      <w:r w:rsidR="001D7BEA">
        <w:t xml:space="preserve">a distance/similarity/dissimilarity measure on clustering/classification algorithm performance. </w:t>
      </w:r>
      <w:r w:rsidR="00031F93" w:rsidRPr="00031F93">
        <w:t xml:space="preserve">Clustering </w:t>
      </w:r>
      <w:r w:rsidR="00031F93">
        <w:t>is a</w:t>
      </w:r>
      <w:r w:rsidR="00031F93" w:rsidRPr="00031F93">
        <w:t xml:space="preserve"> type of unsupervised learning </w:t>
      </w:r>
      <w:r w:rsidR="00031F93">
        <w:t xml:space="preserve">useful </w:t>
      </w:r>
      <w:r w:rsidR="00031F93" w:rsidRPr="00031F93">
        <w:t xml:space="preserve">method in data mining for </w:t>
      </w:r>
      <w:r w:rsidR="00031F93">
        <w:t>discovering</w:t>
      </w:r>
      <w:r w:rsidR="00031F93" w:rsidRPr="00031F93">
        <w:t xml:space="preserve"> new </w:t>
      </w:r>
      <w:r w:rsidR="00031F93">
        <w:t xml:space="preserve">and </w:t>
      </w:r>
      <w:r w:rsidR="00031F93" w:rsidRPr="00031F93">
        <w:t>useful knowledge from unlabeled datasets</w:t>
      </w:r>
      <w:r w:rsidR="00031F93">
        <w:t xml:space="preserve"> </w:t>
      </w:r>
      <w:r w:rsidR="00C35AA8">
        <w:fldChar w:fldCharType="begin"/>
      </w:r>
      <w:r w:rsidR="004F2824">
        <w:instrText xml:space="preserve"> ADDIN ZOTERO_ITEM CSL_CITATION {"citationID":"wlbgH8DZ","properties":{"formattedCitation":"(Vagni et al., 2021a)","plainCitation":"(Vagni et al., 2021a)","noteIndex":0},"citationItems":[{"id":139,"uris":["http://zotero.org/groups/4676159/items/J4MINHAH"],"itemData":{"id":139,"type":"paper-conference","container-title":"2021 IEEE International Symposium on Medical Measurements and Applications (MeMeA)","DOI":"10.1109/MeMeA52024.2021.9478746","page":"1-6","title":"Comparison of different similarity measures in hierarchical clustering","author":[{"family":"Vagni","given":"Marica"},{"family":"Giordano","given":"Noemi"},{"family":"Balestra","given":"Gabriella"},{"family":"Rosati","given":"Samanta"}],"issued":{"date-parts":[["2021"]]}}}],"schema":"https://github.com/citation-style-language/schema/raw/master/csl-citation.json"} </w:instrText>
      </w:r>
      <w:r w:rsidR="00C35AA8">
        <w:fldChar w:fldCharType="separate"/>
      </w:r>
      <w:r w:rsidR="004F2824" w:rsidRPr="004F2824">
        <w:rPr>
          <w:rFonts w:ascii="Cambria" w:hAnsi="Cambria"/>
        </w:rPr>
        <w:t>(Vagni et al., 2021a)</w:t>
      </w:r>
      <w:r w:rsidR="00C35AA8">
        <w:fldChar w:fldCharType="end"/>
      </w:r>
      <w:r w:rsidR="00C35AA8">
        <w:t xml:space="preserve"> </w:t>
      </w:r>
      <w:r w:rsidR="00031F93" w:rsidRPr="00031F93">
        <w:t>in which similar data or objects are collected into a single group</w:t>
      </w:r>
      <w:r w:rsidR="00C35AA8">
        <w:t xml:space="preserve"> </w:t>
      </w:r>
      <w:r w:rsidR="00C35AA8">
        <w:fldChar w:fldCharType="begin"/>
      </w:r>
      <w:r w:rsidR="004F2824">
        <w:instrText xml:space="preserve"> ADDIN ZOTERO_ITEM CSL_CITATION {"citationID":"yuiKJiTR","properties":{"formattedCitation":"(Nizam and Hassan, 2020a)","plainCitation":"(Nizam and Hassan, 2020a)","noteIndex":0},"citationItems":[{"id":140,"uris":["http://zotero.org/groups/4676159/items/HNHKHN9F"],"itemData":{"id":140,"type":"paper-conference","container-title":"2020 7th International Conference on Computing for Sustainable Global Development (INDIACom)","DOI":"10.23919/INDIACom49435.2020.9083687","page":"39-44","title":"Exemplifying the Effects of Distance Metrics on Clustering Techniques: F-measure, Accuracy and Efficiency","author":[{"family":"Nizam","given":"Tasleem"},{"family":"Hassan","given":"Sayed Imtiyaz"}],"issued":{"date-parts":[["2020"]]}}}],"schema":"https://github.com/citation-style-language/schema/raw/master/csl-citation.json"} </w:instrText>
      </w:r>
      <w:r w:rsidR="00C35AA8">
        <w:fldChar w:fldCharType="separate"/>
      </w:r>
      <w:r w:rsidR="004F2824" w:rsidRPr="004F2824">
        <w:rPr>
          <w:rFonts w:ascii="Cambria" w:hAnsi="Cambria"/>
        </w:rPr>
        <w:t>(Nizam and Hassan, 2020a)</w:t>
      </w:r>
      <w:r w:rsidR="00C35AA8">
        <w:fldChar w:fldCharType="end"/>
      </w:r>
      <w:r w:rsidR="003B1308">
        <w:t xml:space="preserve"> which is applicable </w:t>
      </w:r>
      <w:r w:rsidR="00315F84">
        <w:t>in various domains</w:t>
      </w:r>
      <w:r w:rsidR="00A43C81">
        <w:t xml:space="preserve"> including medicine</w:t>
      </w:r>
      <w:r w:rsidR="00A466F5">
        <w:t xml:space="preserve"> </w:t>
      </w:r>
      <w:r w:rsidR="00A466F5">
        <w:fldChar w:fldCharType="begin"/>
      </w:r>
      <w:r w:rsidR="004F2824">
        <w:instrText xml:space="preserve"> ADDIN ZOTERO_ITEM CSL_CITATION {"citationID":"JZh8Ym8R","properties":{"formattedCitation":"(Nizam and Hassan, 2020a; Vagni et al., 2021a)","plainCitation":"(Nizam and Hassan, 2020a; Vagni et al., 2021a)","noteIndex":0},"citationItems":[{"id":140,"uris":["http://zotero.org/groups/4676159/items/HNHKHN9F"],"itemData":{"id":140,"type":"paper-conference","container-title":"2020 7th International Conference on Computing for Sustainable Global Development (INDIACom)","DOI":"10.23919/INDIACom49435.2020.9083687","page":"39-44","title":"Exemplifying the Effects of Distance Metrics on Clustering Techniques: F-measure, Accuracy and Efficiency","author":[{"family":"Nizam","given":"Tasleem"},{"family":"Hassan","given":"Sayed Imtiyaz"}],"issued":{"date-parts":[["2020"]]}}},{"id":139,"uris":["http://zotero.org/groups/4676159/items/J4MINHAH"],"itemData":{"id":139,"type":"paper-conference","container-title":"2021 IEEE International Symposium on Medical Measurements and Applications (MeMeA)","DOI":"10.1109/MeMeA52024.2021.9478746","page":"1-6","title":"Comparison of different similarity measures in hierarchical clustering","author":[{"family":"Vagni","given":"Marica"},{"family":"Giordano","given":"Noemi"},{"family":"Balestra","given":"Gabriella"},{"family":"Rosati","given":"Samanta"}],"issued":{"date-parts":[["2021"]]}}}],"schema":"https://github.com/citation-style-language/schema/raw/master/csl-citation.json"} </w:instrText>
      </w:r>
      <w:r w:rsidR="00A466F5">
        <w:fldChar w:fldCharType="separate"/>
      </w:r>
      <w:r w:rsidR="004F2824" w:rsidRPr="004F2824">
        <w:rPr>
          <w:rFonts w:ascii="Cambria" w:hAnsi="Cambria"/>
        </w:rPr>
        <w:t>(Nizam and Hassan, 2020a; Vagni et al., 2021a)</w:t>
      </w:r>
      <w:r w:rsidR="00A466F5">
        <w:fldChar w:fldCharType="end"/>
      </w:r>
      <w:r w:rsidR="00A43C81">
        <w:t>, demographics</w:t>
      </w:r>
      <w:r w:rsidR="00A466F5">
        <w:t xml:space="preserve"> </w:t>
      </w:r>
      <w:r w:rsidR="00A466F5">
        <w:fldChar w:fldCharType="begin"/>
      </w:r>
      <w:r w:rsidR="007D6281">
        <w:instrText xml:space="preserve"> ADDIN ZOTERO_ITEM CSL_CITATION {"citationID":"9xUw8XPl","properties":{"formattedCitation":"(Abbas et al., 2020a)","plainCitation":"(Abbas et al., 2020a)","noteIndex":0},"citationItems":[{"id":141,"uris":["http://zotero.org/groups/4676159/items/RTU793KI"],"itemData":{"id":141,"type":"article-journal","container-title":"IEEE Access","DOI":"10.1109/ACCESS.2020.3014021","page":"151847-151855","title":"K-Means and K-Medoids: Cluster Analysis on Birth Data Collected in City Muzaffarabad, Kashmir","volume":"8","author":[{"family":"Abbas","given":"Syed Ali"},{"family":"Aslam","given":"Adil"},{"family":"Rehman","given":"Aqeel Ur"},{"family":"Abbasi","given":"Wajid Arshad"},{"family":"Arif","given":"Saeed"},{"family":"Kazmi","given":"Syed Zaki Hassan"}],"issued":{"date-parts":[["2020"]]}}}],"schema":"https://github.com/citation-style-language/schema/raw/master/csl-citation.json"} </w:instrText>
      </w:r>
      <w:r w:rsidR="00A466F5">
        <w:fldChar w:fldCharType="separate"/>
      </w:r>
      <w:r w:rsidR="007D6281" w:rsidRPr="007D6281">
        <w:rPr>
          <w:rFonts w:ascii="Cambria" w:hAnsi="Cambria"/>
        </w:rPr>
        <w:t>(Abbas et al., 2020a)</w:t>
      </w:r>
      <w:r w:rsidR="00A466F5">
        <w:fldChar w:fldCharType="end"/>
      </w:r>
      <w:r w:rsidR="00A43C81">
        <w:t>, social network analysis</w:t>
      </w:r>
      <w:r w:rsidR="00A466F5">
        <w:t xml:space="preserve"> </w:t>
      </w:r>
      <w:r w:rsidR="00A466F5">
        <w:fldChar w:fldCharType="begin"/>
      </w:r>
      <w:r w:rsidR="004F2824">
        <w:instrText xml:space="preserve"> ADDIN ZOTERO_ITEM CSL_CITATION {"citationID":"Q725IOxi","properties":{"formattedCitation":"(Yang et al., 2019a)","plainCitation":"(Yang et al., 2019a)","noteIndex":0},"citationItems":[{"id":142,"uris":["http://zotero.org/groups/4676159/items/27NWK9B8"],"itemData":{"id":142,"type":"article-journal","container-title":"IEEE Transactions on Engineering Management","DOI":"10.1109/TEM.2019.2939398","page":"1-15","title":"Clustering Product Development Project Organization From the Perspective of Social Network Analysis","author":[{"family":"Yang","given":"Qing"},{"family":"Yang","given":"Na"},{"family":"Browning","given":"Tyson R."},{"family":"Jiang","given":"Bin"},{"family":"Yao","given":"Tao"}],"issued":{"date-parts":[["2019"]]}}}],"schema":"https://github.com/citation-style-language/schema/raw/master/csl-citation.json"} </w:instrText>
      </w:r>
      <w:r w:rsidR="00A466F5">
        <w:fldChar w:fldCharType="separate"/>
      </w:r>
      <w:r w:rsidR="004F2824" w:rsidRPr="004F2824">
        <w:rPr>
          <w:rFonts w:ascii="Cambria" w:hAnsi="Cambria"/>
        </w:rPr>
        <w:t>(Yang et al., 2019a)</w:t>
      </w:r>
      <w:r w:rsidR="00A466F5">
        <w:fldChar w:fldCharType="end"/>
      </w:r>
      <w:r w:rsidR="00A43C81">
        <w:t>, etc.</w:t>
      </w:r>
      <w:r w:rsidR="001D7BEA">
        <w:t xml:space="preserve"> </w:t>
      </w:r>
      <w:r w:rsidR="001D7BEA" w:rsidRPr="001D7BEA">
        <w:t xml:space="preserve">Clustering </w:t>
      </w:r>
      <w:r w:rsidR="001D7BEA">
        <w:t xml:space="preserve">is </w:t>
      </w:r>
      <w:r w:rsidR="001D7BEA" w:rsidRPr="001D7BEA">
        <w:t>based</w:t>
      </w:r>
      <w:r w:rsidR="001D7BEA">
        <w:t xml:space="preserve"> on </w:t>
      </w:r>
      <w:r w:rsidR="001D7BEA" w:rsidRPr="001D7BEA">
        <w:t>the similarity</w:t>
      </w:r>
      <w:r w:rsidR="001D7BEA">
        <w:t xml:space="preserve">/distance </w:t>
      </w:r>
      <w:r w:rsidR="001D7BEA" w:rsidRPr="001D7BEA">
        <w:t xml:space="preserve">between two </w:t>
      </w:r>
      <w:r w:rsidR="001D7BEA">
        <w:t>data objects</w:t>
      </w:r>
      <w:r w:rsidR="001D7BEA" w:rsidRPr="001D7BEA">
        <w:t xml:space="preserve"> or one </w:t>
      </w:r>
      <w:r w:rsidR="00FD4BF3">
        <w:t>object</w:t>
      </w:r>
      <w:r w:rsidR="001D7BEA" w:rsidRPr="001D7BEA">
        <w:t xml:space="preserve"> and the cluster centroid</w:t>
      </w:r>
      <w:r w:rsidR="00FD4BF3">
        <w:t xml:space="preserve"> </w:t>
      </w:r>
      <w:r w:rsidR="00FD4BF3">
        <w:fldChar w:fldCharType="begin"/>
      </w:r>
      <w:r w:rsidR="004F2824">
        <w:instrText xml:space="preserve"> ADDIN ZOTERO_ITEM CSL_CITATION {"citationID":"yQyiPJOU","properties":{"formattedCitation":"(Vagni et al., 2021a)","plainCitation":"(Vagni et al., 2021a)","noteIndex":0},"citationItems":[{"id":139,"uris":["http://zotero.org/groups/4676159/items/J4MINHAH"],"itemData":{"id":139,"type":"paper-conference","container-title":"2021 IEEE International Symposium on Medical Measurements and Applications (MeMeA)","DOI":"10.1109/MeMeA52024.2021.9478746","page":"1-6","title":"Comparison of different similarity measures in hierarchical clustering","author":[{"family":"Vagni","given":"Marica"},{"family":"Giordano","given":"Noemi"},{"family":"Balestra","given":"Gabriella"},{"family":"Rosati","given":"Samanta"}],"issued":{"date-parts":[["2021"]]}}}],"schema":"https://github.com/citation-style-language/schema/raw/master/csl-citation.json"} </w:instrText>
      </w:r>
      <w:r w:rsidR="00FD4BF3">
        <w:fldChar w:fldCharType="separate"/>
      </w:r>
      <w:r w:rsidR="004F2824" w:rsidRPr="004F2824">
        <w:rPr>
          <w:rFonts w:ascii="Cambria" w:hAnsi="Cambria"/>
        </w:rPr>
        <w:t>(Vagni et al., 2021a)</w:t>
      </w:r>
      <w:r w:rsidR="00FD4BF3">
        <w:fldChar w:fldCharType="end"/>
      </w:r>
      <w:r w:rsidR="001D7BEA" w:rsidRPr="001D7BEA">
        <w:t>.</w:t>
      </w:r>
      <w:r w:rsidR="001D7BEA">
        <w:t xml:space="preserve"> </w:t>
      </w:r>
      <w:r w:rsidR="00664A75">
        <w:t xml:space="preserve">The clustering results not only depend on the choice of the clustering algorithm but also on the type of distance/similarity/dissimilarity metric used in the process </w:t>
      </w:r>
      <w:r w:rsidR="00FF5B0D">
        <w:t xml:space="preserve">which is exemplified in </w:t>
      </w:r>
      <w:r w:rsidR="00664A75">
        <w:fldChar w:fldCharType="begin"/>
      </w:r>
      <w:r w:rsidR="004F2824">
        <w:instrText xml:space="preserve"> ADDIN ZOTERO_ITEM CSL_CITATION {"citationID":"jKO3yfN8","properties":{"formattedCitation":"(Nizam and Hassan, 2020a; Vagni et al., 2021a)","plainCitation":"(Nizam and Hassan, 2020a; Vagni et al., 2021a)","noteIndex":0},"citationItems":[{"id":140,"uris":["http://zotero.org/groups/4676159/items/HNHKHN9F"],"itemData":{"id":140,"type":"paper-conference","container-title":"2020 7th International Conference on Computing for Sustainable Global Development (INDIACom)","DOI":"10.23919/INDIACom49435.2020.9083687","page":"39-44","title":"Exemplifying the Effects of Distance Metrics on Clustering Techniques: F-measure, Accuracy and Efficiency","author":[{"family":"Nizam","given":"Tasleem"},{"family":"Hassan","given":"Sayed Imtiyaz"}],"issued":{"date-parts":[["2020"]]}}},{"id":139,"uris":["http://zotero.org/groups/4676159/items/J4MINHAH"],"itemData":{"id":139,"type":"paper-conference","container-title":"2021 IEEE International Symposium on Medical Measurements and Applications (MeMeA)","DOI":"10.1109/MeMeA52024.2021.9478746","page":"1-6","title":"Comparison of different similarity measures in hierarchical clustering","author":[{"family":"Vagni","given":"Marica"},{"family":"Giordano","given":"Noemi"},{"family":"Balestra","given":"Gabriella"},{"family":"Rosati","given":"Samanta"}],"issued":{"date-parts":[["2021"]]}}}],"schema":"https://github.com/citation-style-language/schema/raw/master/csl-citation.json"} </w:instrText>
      </w:r>
      <w:r w:rsidR="00664A75">
        <w:fldChar w:fldCharType="separate"/>
      </w:r>
      <w:r w:rsidR="004F2824" w:rsidRPr="004F2824">
        <w:rPr>
          <w:rFonts w:ascii="Cambria" w:hAnsi="Cambria"/>
        </w:rPr>
        <w:t>(Nizam and Hassan, 2020a; Vagni et al., 2021a)</w:t>
      </w:r>
      <w:r w:rsidR="00664A75">
        <w:fldChar w:fldCharType="end"/>
      </w:r>
      <w:r w:rsidR="00FF5B0D">
        <w:t>. Similarly</w:t>
      </w:r>
      <w:r w:rsidR="00FD4BF3">
        <w:t>,</w:t>
      </w:r>
      <w:r w:rsidR="00FF5B0D">
        <w:t xml:space="preserve"> </w:t>
      </w:r>
      <w:r w:rsidR="00360E9F">
        <w:fldChar w:fldCharType="begin"/>
      </w:r>
      <w:r w:rsidR="007D6281">
        <w:instrText xml:space="preserve"> ADDIN ZOTERO_ITEM CSL_CITATION {"citationID":"VKWY4dty","properties":{"formattedCitation":"(Yan et al., 2019a)","plainCitation":"(Yan et al., 2019a)","noteIndex":0},"citationItems":[{"id":143,"uris":["http://zotero.org/groups/4676159/items/6NQN3UND"],"itemData":{"id":143,"type":"article-journal","container-title":"IEEE Transactions on Geoscience and Remote Sensing","DOI":"10.1109/TGRS.2018.2888618","issue":"6","page":"3840-3857","title":"Cross-Domain Distance Metric Learning Framework With Limited Target Samples for Scene Classification of Aerial Images","volume":"57","author":[{"family":"Yan","given":"Li"},{"family":"Zhu","given":"Ruixi"},{"family":"Mo","given":"Nan"},{"family":"Liu","given":"Yi"}],"issued":{"date-parts":[["2019"]]}}}],"schema":"https://github.com/citation-style-language/schema/raw/master/csl-citation.json"} </w:instrText>
      </w:r>
      <w:r w:rsidR="00360E9F">
        <w:fldChar w:fldCharType="separate"/>
      </w:r>
      <w:r w:rsidR="007D6281" w:rsidRPr="007D6281">
        <w:rPr>
          <w:rFonts w:ascii="Cambria" w:hAnsi="Cambria"/>
        </w:rPr>
        <w:t>(Yan et al., 2019a)</w:t>
      </w:r>
      <w:r w:rsidR="00360E9F">
        <w:fldChar w:fldCharType="end"/>
      </w:r>
      <w:r w:rsidR="00360E9F">
        <w:t xml:space="preserve"> proposed a tailored image-to-subcategory distance measure for their work instead of the existing distance measures used in nearest neighbor classifiers.</w:t>
      </w:r>
      <w:r w:rsidR="00FD4BF3">
        <w:t xml:space="preserve"> </w:t>
      </w:r>
    </w:p>
    <w:p w14:paraId="5DB0A5E9" w14:textId="77872BCB" w:rsidR="005575FB" w:rsidRPr="005575FB" w:rsidRDefault="000D5665" w:rsidP="00243A7C">
      <w:pPr>
        <w:pStyle w:val="FirstParagraph"/>
        <w:jc w:val="both"/>
        <w:rPr>
          <w:lang w:val="en-IN"/>
        </w:rPr>
      </w:pPr>
      <w:r>
        <w:t xml:space="preserve">In the medical domain, better clustering or categorization of patients of different biological aspects lead to better diagnosis, treatment, and prognosis </w:t>
      </w:r>
      <w:r>
        <w:fldChar w:fldCharType="begin"/>
      </w:r>
      <w:r w:rsidR="007D6281">
        <w:instrText xml:space="preserve"> ADDIN ZOTERO_ITEM CSL_CITATION {"citationID":"Z1nUnBc3","properties":{"formattedCitation":"(Serra et al., 2015a)","plainCitation":"(Serra et al., 2015a)","noteIndex":0},"citationItems":[{"id":144,"uris":["http://zotero.org/groups/4676159/items/KU83H73J"],"itemData":{"id":144,"type":"paper-conference","container-title":"2015 International Joint Conference on Neural Networks (IJCNN)","DOI":"10.1109/IJCNN.2015.7280445","page":"1-8","title":"Impact of different metrics on multi-view clustering","author":[{"family":"Serra","given":"Angela"},{"family":"Greco","given":"Dario"},{"family":"Tagliaferri","given":"Roberto"}],"issued":{"date-parts":[["2015"]]}}}],"schema":"https://github.com/citation-style-language/schema/raw/master/csl-citation.json"} </w:instrText>
      </w:r>
      <w:r>
        <w:fldChar w:fldCharType="separate"/>
      </w:r>
      <w:r w:rsidR="007D6281" w:rsidRPr="007D6281">
        <w:rPr>
          <w:rFonts w:ascii="Cambria" w:hAnsi="Cambria"/>
        </w:rPr>
        <w:t>(Serra et al., 2015a)</w:t>
      </w:r>
      <w:r>
        <w:fldChar w:fldCharType="end"/>
      </w:r>
      <w:r>
        <w:t xml:space="preserve">. </w:t>
      </w:r>
      <w:r w:rsidR="00B56AED">
        <w:fldChar w:fldCharType="begin"/>
      </w:r>
      <w:r w:rsidR="007D6281">
        <w:instrText xml:space="preserve"> ADDIN ZOTERO_ITEM CSL_CITATION {"citationID":"TXowQLyB","properties":{"formattedCitation":"(Taghva and Veni, 2010a)","plainCitation":"(Taghva and Veni, 2010a)","noteIndex":0},"citationItems":[{"id":145,"uris":["http://zotero.org/groups/4676159/items/RDXAIYDY"],"itemData":{"id":145,"type":"paper-conference","container-title":"2010 Seventh International Conference on Information Technology: New Generations","DOI":"10.1109/ITNG.2010.65","page":"222-226","title":"Effects of Similarity Metrics on Document Clustering","author":[{"family":"Taghva","given":"Kazem"},{"family":"Veni","given":"Rushikesh"}],"issued":{"date-parts":[["2010"]]}}}],"schema":"https://github.com/citation-style-language/schema/raw/master/csl-citation.json"} </w:instrText>
      </w:r>
      <w:r w:rsidR="00B56AED">
        <w:fldChar w:fldCharType="separate"/>
      </w:r>
      <w:r w:rsidR="007D6281" w:rsidRPr="007D6281">
        <w:rPr>
          <w:rFonts w:ascii="Cambria" w:hAnsi="Cambria"/>
        </w:rPr>
        <w:t>(Taghva and Veni, 2010a)</w:t>
      </w:r>
      <w:r w:rsidR="00B56AED">
        <w:fldChar w:fldCharType="end"/>
      </w:r>
      <w:r w:rsidR="00B56AED">
        <w:t xml:space="preserve"> studied </w:t>
      </w:r>
      <w:r w:rsidR="003F4C11">
        <w:t xml:space="preserve">the </w:t>
      </w:r>
      <w:r w:rsidR="00B56AED">
        <w:t xml:space="preserve">effects of various similarity measures in the domain of document clustering. </w:t>
      </w:r>
      <w:r w:rsidR="003F4C11">
        <w:fldChar w:fldCharType="begin"/>
      </w:r>
      <w:r w:rsidR="007D6281">
        <w:instrText xml:space="preserve"> ADDIN ZOTERO_ITEM CSL_CITATION {"citationID":"s3pLjQUM","properties":{"formattedCitation":"(Grua and Hoogendoorn, 2018a)","plainCitation":"(Grua and Hoogendoorn, 2018a)","noteIndex":0},"citationItems":[{"id":146,"uris":["http://zotero.org/groups/4676159/items/5NTF2A7F"],"itemData":{"id":146,"type":"paper-conference","container-title":"2018 IEEE Symposium Series on Computational Intelligence (SSCI)","DOI":"10.1109/SSCI.2018.8628621","page":"813-820","title":"Exploring Clustering Techniques for Effective Reinforcement Learning based Personalization for Health and Wellbeing","author":[{"family":"Grua","given":"Eoin Martino"},{"family":"Hoogendoorn","given":"Mark"}],"issued":{"date-parts":[["2018"]]}}}],"schema":"https://github.com/citation-style-language/schema/raw/master/csl-citation.json"} </w:instrText>
      </w:r>
      <w:r w:rsidR="003F4C11">
        <w:fldChar w:fldCharType="separate"/>
      </w:r>
      <w:r w:rsidR="007D6281" w:rsidRPr="007D6281">
        <w:rPr>
          <w:rFonts w:ascii="Cambria" w:hAnsi="Cambria"/>
        </w:rPr>
        <w:t>(Grua and Hoogendoorn, 2018a)</w:t>
      </w:r>
      <w:r w:rsidR="003F4C11">
        <w:fldChar w:fldCharType="end"/>
      </w:r>
      <w:r w:rsidR="003F4C11">
        <w:t xml:space="preserve"> applied different clustering methods </w:t>
      </w:r>
      <w:r w:rsidR="005575FB">
        <w:t>with</w:t>
      </w:r>
      <w:r w:rsidR="003F4C11">
        <w:t xml:space="preserve"> three similarity metrics: </w:t>
      </w:r>
      <w:r w:rsidR="003F4C11" w:rsidRPr="003F4C11">
        <w:t>Euclidean distance, Dynamic Time Warping, and high-level features</w:t>
      </w:r>
      <w:r w:rsidR="005575FB">
        <w:t xml:space="preserve"> to evaluate which configuration yielded better personalization of users in the health and well-being domain. These aspects formed the motivation of this work and led to the research question “</w:t>
      </w:r>
      <w:r w:rsidR="005575FB" w:rsidRPr="005575FB">
        <w:rPr>
          <w:lang w:val="en-IN"/>
        </w:rPr>
        <w:t>Does the choice of a dissimilarity metric effect the performance evaluation of a clustering/classification algorith</w:t>
      </w:r>
      <w:r w:rsidR="005575FB">
        <w:rPr>
          <w:lang w:val="en-IN"/>
        </w:rPr>
        <w:t>m?”.</w:t>
      </w:r>
    </w:p>
    <w:p w14:paraId="29D21BED" w14:textId="7C86139C" w:rsidR="00C35AA8" w:rsidRDefault="00C35AA8" w:rsidP="00243A7C">
      <w:pPr>
        <w:pStyle w:val="FirstParagraph"/>
        <w:jc w:val="both"/>
      </w:pPr>
    </w:p>
    <w:p w14:paraId="3EAB3092" w14:textId="77777777" w:rsidR="00C35AA8" w:rsidRDefault="00C35AA8" w:rsidP="00243A7C">
      <w:pPr>
        <w:pStyle w:val="FirstParagraph"/>
        <w:jc w:val="both"/>
      </w:pPr>
    </w:p>
    <w:p w14:paraId="683AD67E" w14:textId="59B048CC" w:rsidR="005575FB" w:rsidRDefault="00ED5B32" w:rsidP="00243A7C">
      <w:pPr>
        <w:pStyle w:val="Heading1"/>
        <w:jc w:val="both"/>
      </w:pPr>
      <w:bookmarkStart w:id="1" w:name="review-protocol"/>
      <w:bookmarkEnd w:id="0"/>
      <w:r>
        <w:t>Review Protocol</w:t>
      </w:r>
    </w:p>
    <w:p w14:paraId="2988F17F" w14:textId="77777777" w:rsidR="005575FB" w:rsidRDefault="005575FB" w:rsidP="00243A7C">
      <w:pPr>
        <w:pStyle w:val="FirstParagraph"/>
        <w:jc w:val="both"/>
      </w:pPr>
    </w:p>
    <w:p w14:paraId="6EBA1136" w14:textId="350CD099" w:rsidR="005575FB" w:rsidRDefault="005575FB" w:rsidP="00243A7C">
      <w:pPr>
        <w:pStyle w:val="FirstParagraph"/>
        <w:jc w:val="both"/>
      </w:pPr>
      <w:r w:rsidRPr="00B07774">
        <w:rPr>
          <w:b/>
          <w:bCs/>
        </w:rPr>
        <w:t>Intervention</w:t>
      </w:r>
      <w:r>
        <w:t>: different dissimilarity measures</w:t>
      </w:r>
    </w:p>
    <w:p w14:paraId="6406C1B3" w14:textId="7854B723" w:rsidR="005575FB" w:rsidRDefault="005575FB" w:rsidP="00243A7C">
      <w:pPr>
        <w:pStyle w:val="FirstParagraph"/>
        <w:jc w:val="both"/>
      </w:pPr>
      <w:r w:rsidRPr="00B07774">
        <w:rPr>
          <w:b/>
          <w:bCs/>
        </w:rPr>
        <w:t>Population</w:t>
      </w:r>
      <w:r>
        <w:t>: clustering/classification algorithms</w:t>
      </w:r>
    </w:p>
    <w:p w14:paraId="65DAE26A" w14:textId="33AEE930" w:rsidR="005575FB" w:rsidRDefault="005575FB" w:rsidP="00243A7C">
      <w:pPr>
        <w:pStyle w:val="FirstParagraph"/>
        <w:jc w:val="both"/>
      </w:pPr>
      <w:r w:rsidRPr="00B07774">
        <w:rPr>
          <w:b/>
          <w:bCs/>
        </w:rPr>
        <w:t>Comparison</w:t>
      </w:r>
      <w:r>
        <w:t>: certain clustering/classification algorithms</w:t>
      </w:r>
    </w:p>
    <w:p w14:paraId="34BFDF12" w14:textId="5D92AF1B" w:rsidR="005575FB" w:rsidRDefault="005575FB" w:rsidP="00243A7C">
      <w:pPr>
        <w:pStyle w:val="FirstParagraph"/>
        <w:jc w:val="both"/>
      </w:pPr>
      <w:r w:rsidRPr="00B07774">
        <w:rPr>
          <w:b/>
          <w:bCs/>
        </w:rPr>
        <w:t>Outcome</w:t>
      </w:r>
      <w:r>
        <w:t>: clustering/classification performance metrics</w:t>
      </w:r>
    </w:p>
    <w:p w14:paraId="66C16A4E" w14:textId="52CD1D1D" w:rsidR="00B07774" w:rsidRPr="00B07774" w:rsidRDefault="00B07774" w:rsidP="00243A7C">
      <w:pPr>
        <w:pStyle w:val="FirstParagraph"/>
        <w:jc w:val="both"/>
        <w:rPr>
          <w:lang w:val="en-IN"/>
        </w:rPr>
      </w:pPr>
      <w:r w:rsidRPr="00B07774">
        <w:rPr>
          <w:b/>
          <w:bCs/>
          <w:lang w:val="en-IN"/>
        </w:rPr>
        <w:t>Search</w:t>
      </w:r>
      <w:r>
        <w:rPr>
          <w:lang w:val="en-IN"/>
        </w:rPr>
        <w:t xml:space="preserve"> </w:t>
      </w:r>
      <w:r w:rsidRPr="00B07774">
        <w:rPr>
          <w:b/>
          <w:bCs/>
          <w:lang w:val="en-IN"/>
        </w:rPr>
        <w:t>String</w:t>
      </w:r>
      <w:r w:rsidRPr="00B07774">
        <w:rPr>
          <w:lang w:val="en-IN"/>
        </w:rPr>
        <w:t>: (impact OR effect) AND (comparison OR different) AND ("dissimilarity metric*" OR "dissimilarity measure*" OR "similarity measure*" OR "similarity metric*" OR "distance metric*" OR "distance measure*") AND (cluster OR clustering algorithm OR "clustering performance" OR "classification performance")</w:t>
      </w:r>
    </w:p>
    <w:p w14:paraId="02379EBD" w14:textId="68C5EC7D" w:rsidR="00B07774" w:rsidRPr="00B07774" w:rsidRDefault="00B07774" w:rsidP="00243A7C">
      <w:pPr>
        <w:pStyle w:val="FirstParagraph"/>
        <w:jc w:val="both"/>
        <w:rPr>
          <w:lang w:val="en-IN"/>
        </w:rPr>
      </w:pPr>
      <w:r w:rsidRPr="00B07774">
        <w:rPr>
          <w:b/>
          <w:bCs/>
          <w:lang w:val="en-IN"/>
        </w:rPr>
        <w:t>Inclusion</w:t>
      </w:r>
      <w:r>
        <w:rPr>
          <w:lang w:val="en-IN"/>
        </w:rPr>
        <w:t xml:space="preserve"> </w:t>
      </w:r>
      <w:r w:rsidRPr="00B07774">
        <w:rPr>
          <w:b/>
          <w:bCs/>
          <w:lang w:val="en-IN"/>
        </w:rPr>
        <w:t>Criteria</w:t>
      </w:r>
      <w:r w:rsidRPr="00B07774">
        <w:rPr>
          <w:lang w:val="en-IN"/>
        </w:rPr>
        <w:t>:</w:t>
      </w:r>
    </w:p>
    <w:p w14:paraId="2AD1623F" w14:textId="3E3A9ABE" w:rsidR="00B07774" w:rsidRPr="00B07774" w:rsidRDefault="00B07774" w:rsidP="00243A7C">
      <w:pPr>
        <w:pStyle w:val="FirstParagraph"/>
        <w:numPr>
          <w:ilvl w:val="0"/>
          <w:numId w:val="8"/>
        </w:numPr>
        <w:jc w:val="both"/>
        <w:rPr>
          <w:lang w:val="en-IN"/>
        </w:rPr>
      </w:pPr>
      <w:r>
        <w:rPr>
          <w:lang w:val="en-IN"/>
        </w:rPr>
        <w:t>I</w:t>
      </w:r>
      <w:r w:rsidRPr="00B07774">
        <w:rPr>
          <w:lang w:val="en-IN"/>
        </w:rPr>
        <w:t>nclude papers that talk about the impacts or effects of dissimilarity or similarity or distance measures on clustering or classification</w:t>
      </w:r>
    </w:p>
    <w:p w14:paraId="3DB2DD76" w14:textId="4A8DCF64" w:rsidR="00B07774" w:rsidRPr="00B07774" w:rsidRDefault="00B07774" w:rsidP="00243A7C">
      <w:pPr>
        <w:pStyle w:val="FirstParagraph"/>
        <w:numPr>
          <w:ilvl w:val="0"/>
          <w:numId w:val="8"/>
        </w:numPr>
        <w:jc w:val="both"/>
        <w:rPr>
          <w:lang w:val="en-IN"/>
        </w:rPr>
      </w:pPr>
      <w:r>
        <w:rPr>
          <w:lang w:val="en-IN"/>
        </w:rPr>
        <w:t>I</w:t>
      </w:r>
      <w:r w:rsidRPr="00B07774">
        <w:rPr>
          <w:lang w:val="en-IN"/>
        </w:rPr>
        <w:t xml:space="preserve">nclude papers that </w:t>
      </w:r>
      <w:r w:rsidR="001C38DB">
        <w:rPr>
          <w:lang w:val="en-IN"/>
        </w:rPr>
        <w:t>address</w:t>
      </w:r>
      <w:r w:rsidRPr="00B07774">
        <w:rPr>
          <w:lang w:val="en-IN"/>
        </w:rPr>
        <w:t xml:space="preserve"> the research question in any way in a particular domain of application</w:t>
      </w:r>
    </w:p>
    <w:p w14:paraId="11E6C8CB" w14:textId="0A58EB8E" w:rsidR="00B07774" w:rsidRPr="00B07774" w:rsidRDefault="00B07774" w:rsidP="00243A7C">
      <w:pPr>
        <w:pStyle w:val="FirstParagraph"/>
        <w:numPr>
          <w:ilvl w:val="0"/>
          <w:numId w:val="8"/>
        </w:numPr>
        <w:jc w:val="both"/>
        <w:rPr>
          <w:lang w:val="en-IN"/>
        </w:rPr>
      </w:pPr>
      <w:r>
        <w:rPr>
          <w:lang w:val="en-IN"/>
        </w:rPr>
        <w:t>I</w:t>
      </w:r>
      <w:r w:rsidRPr="00B07774">
        <w:rPr>
          <w:lang w:val="en-IN"/>
        </w:rPr>
        <w:t xml:space="preserve">nclude papers that </w:t>
      </w:r>
      <w:r w:rsidR="001C38DB">
        <w:rPr>
          <w:lang w:val="en-IN"/>
        </w:rPr>
        <w:t>compare</w:t>
      </w:r>
      <w:r w:rsidRPr="00B07774">
        <w:rPr>
          <w:lang w:val="en-IN"/>
        </w:rPr>
        <w:t xml:space="preserve"> different dissimilarity or similarity or distance measures</w:t>
      </w:r>
    </w:p>
    <w:p w14:paraId="2DF933F1" w14:textId="56D4EF7C" w:rsidR="00B07774" w:rsidRDefault="00B07774" w:rsidP="00243A7C">
      <w:pPr>
        <w:pStyle w:val="FirstParagraph"/>
        <w:numPr>
          <w:ilvl w:val="0"/>
          <w:numId w:val="8"/>
        </w:numPr>
        <w:jc w:val="both"/>
        <w:rPr>
          <w:lang w:val="en-IN"/>
        </w:rPr>
      </w:pPr>
      <w:r>
        <w:rPr>
          <w:lang w:val="en-IN"/>
        </w:rPr>
        <w:t>I</w:t>
      </w:r>
      <w:r w:rsidRPr="00B07774">
        <w:rPr>
          <w:lang w:val="en-IN"/>
        </w:rPr>
        <w:t xml:space="preserve">nclude papers that </w:t>
      </w:r>
      <w:r w:rsidR="001C38DB">
        <w:rPr>
          <w:lang w:val="en-IN"/>
        </w:rPr>
        <w:t>compare</w:t>
      </w:r>
      <w:r w:rsidRPr="00B07774">
        <w:rPr>
          <w:lang w:val="en-IN"/>
        </w:rPr>
        <w:t xml:space="preserve"> the performance of a clustering or classification algorithm if or when different dissimilarity or similarity or distance measures are used</w:t>
      </w:r>
    </w:p>
    <w:p w14:paraId="09319C00" w14:textId="2025EE90" w:rsidR="00B07774" w:rsidRPr="00B07774" w:rsidRDefault="00B07774" w:rsidP="00243A7C">
      <w:pPr>
        <w:pStyle w:val="FirstParagraph"/>
        <w:numPr>
          <w:ilvl w:val="0"/>
          <w:numId w:val="8"/>
        </w:numPr>
        <w:jc w:val="both"/>
        <w:rPr>
          <w:lang w:val="en-IN"/>
        </w:rPr>
      </w:pPr>
      <w:r>
        <w:rPr>
          <w:lang w:val="en-IN"/>
        </w:rPr>
        <w:t>I</w:t>
      </w:r>
      <w:r w:rsidRPr="00B07774">
        <w:rPr>
          <w:lang w:val="en-IN"/>
        </w:rPr>
        <w:t>ncluded papers must be in English</w:t>
      </w:r>
    </w:p>
    <w:p w14:paraId="4889EBB4" w14:textId="3C2BA2D7" w:rsidR="00B07774" w:rsidRPr="00B07774" w:rsidRDefault="00B07774" w:rsidP="00243A7C">
      <w:pPr>
        <w:pStyle w:val="FirstParagraph"/>
        <w:jc w:val="both"/>
        <w:rPr>
          <w:lang w:val="en-IN"/>
        </w:rPr>
      </w:pPr>
      <w:r w:rsidRPr="00B07774">
        <w:rPr>
          <w:b/>
          <w:bCs/>
          <w:lang w:val="en-IN"/>
        </w:rPr>
        <w:t>Exclusion</w:t>
      </w:r>
      <w:r>
        <w:rPr>
          <w:lang w:val="en-IN"/>
        </w:rPr>
        <w:t xml:space="preserve"> </w:t>
      </w:r>
      <w:r w:rsidRPr="00B07774">
        <w:rPr>
          <w:b/>
          <w:bCs/>
          <w:lang w:val="en-IN"/>
        </w:rPr>
        <w:t>Criteria</w:t>
      </w:r>
      <w:r w:rsidRPr="00B07774">
        <w:rPr>
          <w:lang w:val="en-IN"/>
        </w:rPr>
        <w:t>:</w:t>
      </w:r>
    </w:p>
    <w:p w14:paraId="6E24408A" w14:textId="757AA2E1" w:rsidR="00B07774" w:rsidRPr="00B07774" w:rsidRDefault="00B07774" w:rsidP="00243A7C">
      <w:pPr>
        <w:pStyle w:val="FirstParagraph"/>
        <w:numPr>
          <w:ilvl w:val="0"/>
          <w:numId w:val="9"/>
        </w:numPr>
        <w:jc w:val="both"/>
        <w:rPr>
          <w:lang w:val="en-IN"/>
        </w:rPr>
      </w:pPr>
      <w:r>
        <w:rPr>
          <w:lang w:val="en-IN"/>
        </w:rPr>
        <w:t>E</w:t>
      </w:r>
      <w:r w:rsidRPr="00B07774">
        <w:rPr>
          <w:lang w:val="en-IN"/>
        </w:rPr>
        <w:t>xclude opinion papers</w:t>
      </w:r>
    </w:p>
    <w:p w14:paraId="39B7C65D" w14:textId="5EED29B7" w:rsidR="00A23078" w:rsidRDefault="00B07774" w:rsidP="00243A7C">
      <w:pPr>
        <w:pStyle w:val="FirstParagraph"/>
        <w:numPr>
          <w:ilvl w:val="0"/>
          <w:numId w:val="9"/>
        </w:numPr>
        <w:jc w:val="both"/>
        <w:rPr>
          <w:lang w:val="en-IN"/>
        </w:rPr>
      </w:pPr>
      <w:r>
        <w:rPr>
          <w:lang w:val="en-IN"/>
        </w:rPr>
        <w:t>E</w:t>
      </w:r>
      <w:r w:rsidRPr="00B07774">
        <w:rPr>
          <w:lang w:val="en-IN"/>
        </w:rPr>
        <w:t>xclude duplicate papers</w:t>
      </w:r>
    </w:p>
    <w:p w14:paraId="4B664399" w14:textId="70FC3E32" w:rsidR="00243A7C" w:rsidRDefault="00243A7C" w:rsidP="00243A7C">
      <w:pPr>
        <w:pStyle w:val="FirstParagraph"/>
        <w:jc w:val="both"/>
        <w:rPr>
          <w:lang w:val="en-IN"/>
        </w:rPr>
      </w:pPr>
    </w:p>
    <w:p w14:paraId="17EAF59C" w14:textId="77777777" w:rsidR="00243A7C" w:rsidRPr="00B07774" w:rsidRDefault="00243A7C" w:rsidP="00243A7C">
      <w:pPr>
        <w:pStyle w:val="FirstParagraph"/>
        <w:jc w:val="both"/>
        <w:rPr>
          <w:lang w:val="en-IN"/>
        </w:rPr>
      </w:pPr>
    </w:p>
    <w:p w14:paraId="5A41AFAE" w14:textId="77777777" w:rsidR="00A23078" w:rsidRDefault="00ED5B32" w:rsidP="00243A7C">
      <w:pPr>
        <w:pStyle w:val="Heading1"/>
        <w:jc w:val="both"/>
      </w:pPr>
      <w:bookmarkStart w:id="2" w:name="results"/>
      <w:bookmarkEnd w:id="1"/>
      <w:r>
        <w:lastRenderedPageBreak/>
        <w:t>Results</w:t>
      </w:r>
    </w:p>
    <w:p w14:paraId="24FD9482" w14:textId="492C0F6D" w:rsidR="00A23078" w:rsidRDefault="00A23078" w:rsidP="00243A7C">
      <w:pPr>
        <w:pStyle w:val="FirstParagraph"/>
        <w:jc w:val="both"/>
      </w:pPr>
    </w:p>
    <w:p w14:paraId="2F370117" w14:textId="6EC21847" w:rsidR="00A23078" w:rsidRDefault="00B07774" w:rsidP="00243A7C">
      <w:pPr>
        <w:pStyle w:val="Compact"/>
        <w:numPr>
          <w:ilvl w:val="0"/>
          <w:numId w:val="5"/>
        </w:numPr>
        <w:jc w:val="both"/>
      </w:pPr>
      <w:r>
        <w:t>T</w:t>
      </w:r>
      <w:r w:rsidR="00ED5B32">
        <w:t xml:space="preserve">he number of papers identified by </w:t>
      </w:r>
      <w:r>
        <w:t xml:space="preserve">the </w:t>
      </w:r>
      <w:r w:rsidR="00ED5B32">
        <w:t>search string in the initial search</w:t>
      </w:r>
      <w:r>
        <w:t>: 110</w:t>
      </w:r>
    </w:p>
    <w:p w14:paraId="6C319C3B" w14:textId="2EB2C40F" w:rsidR="00A23078" w:rsidRDefault="00B07774" w:rsidP="00243A7C">
      <w:pPr>
        <w:pStyle w:val="Compact"/>
        <w:numPr>
          <w:ilvl w:val="0"/>
          <w:numId w:val="5"/>
        </w:numPr>
        <w:jc w:val="both"/>
      </w:pPr>
      <w:r>
        <w:t>T</w:t>
      </w:r>
      <w:r w:rsidR="00ED5B32">
        <w:t>he number of papers that passed the “include title” step</w:t>
      </w:r>
      <w:r>
        <w:t>: 62</w:t>
      </w:r>
    </w:p>
    <w:p w14:paraId="46436B36" w14:textId="5922E306" w:rsidR="00A23078" w:rsidRDefault="001C38DB" w:rsidP="00243A7C">
      <w:pPr>
        <w:pStyle w:val="Compact"/>
        <w:numPr>
          <w:ilvl w:val="0"/>
          <w:numId w:val="5"/>
        </w:numPr>
        <w:jc w:val="both"/>
      </w:pPr>
      <w:r>
        <w:t>T</w:t>
      </w:r>
      <w:r w:rsidR="00ED5B32">
        <w:t>he number of papers that passed the “include abstract” step</w:t>
      </w:r>
      <w:r>
        <w:t>: 62</w:t>
      </w:r>
    </w:p>
    <w:p w14:paraId="2374C020" w14:textId="7631AA97" w:rsidR="00A23078" w:rsidRDefault="001C38DB" w:rsidP="00243A7C">
      <w:pPr>
        <w:pStyle w:val="Compact"/>
        <w:numPr>
          <w:ilvl w:val="0"/>
          <w:numId w:val="5"/>
        </w:numPr>
        <w:jc w:val="both"/>
      </w:pPr>
      <w:r>
        <w:t>T</w:t>
      </w:r>
      <w:r w:rsidR="00ED5B32">
        <w:t>he number of papers that passed the “</w:t>
      </w:r>
      <w:r w:rsidR="00A43C81">
        <w:t>exclude</w:t>
      </w:r>
      <w:r w:rsidR="00ED5B32">
        <w:t>” step (the number of papers with “Yes” in the “accept contents” column)</w:t>
      </w:r>
      <w:r>
        <w:t>: 51</w:t>
      </w:r>
    </w:p>
    <w:p w14:paraId="50FB465E" w14:textId="77777777" w:rsidR="00A23078" w:rsidRDefault="00ED5B32" w:rsidP="00243A7C">
      <w:pPr>
        <w:pStyle w:val="Heading1"/>
        <w:jc w:val="both"/>
      </w:pPr>
      <w:bookmarkStart w:id="3" w:name="synthesis"/>
      <w:bookmarkEnd w:id="2"/>
      <w:r>
        <w:t>Synthesis</w:t>
      </w:r>
    </w:p>
    <w:p w14:paraId="51961016" w14:textId="77777777" w:rsidR="0002332C" w:rsidRDefault="0002332C" w:rsidP="00243A7C">
      <w:pPr>
        <w:pStyle w:val="FirstParagraph"/>
        <w:jc w:val="both"/>
      </w:pPr>
    </w:p>
    <w:tbl>
      <w:tblPr>
        <w:tblStyle w:val="TableGrid"/>
        <w:tblW w:w="0" w:type="auto"/>
        <w:tblLook w:val="04A0" w:firstRow="1" w:lastRow="0" w:firstColumn="1" w:lastColumn="0" w:noHBand="0" w:noVBand="1"/>
      </w:tblPr>
      <w:tblGrid>
        <w:gridCol w:w="4324"/>
        <w:gridCol w:w="4306"/>
      </w:tblGrid>
      <w:tr w:rsidR="005D642B" w14:paraId="56FB0FDA" w14:textId="77777777" w:rsidTr="005D642B">
        <w:tc>
          <w:tcPr>
            <w:tcW w:w="4428" w:type="dxa"/>
          </w:tcPr>
          <w:p w14:paraId="40C42D64" w14:textId="48810688" w:rsidR="005D642B" w:rsidRPr="005D642B" w:rsidRDefault="005D642B" w:rsidP="00243A7C">
            <w:pPr>
              <w:pStyle w:val="FirstParagraph"/>
              <w:jc w:val="both"/>
              <w:rPr>
                <w:b/>
                <w:bCs/>
              </w:rPr>
            </w:pPr>
            <w:r w:rsidRPr="005D642B">
              <w:rPr>
                <w:b/>
                <w:bCs/>
              </w:rPr>
              <w:t>CODE</w:t>
            </w:r>
          </w:p>
        </w:tc>
        <w:tc>
          <w:tcPr>
            <w:tcW w:w="4428" w:type="dxa"/>
          </w:tcPr>
          <w:p w14:paraId="410E2700" w14:textId="437DBAAF" w:rsidR="005D642B" w:rsidRPr="005D642B" w:rsidRDefault="005D642B" w:rsidP="00243A7C">
            <w:pPr>
              <w:pStyle w:val="FirstParagraph"/>
              <w:jc w:val="both"/>
              <w:rPr>
                <w:b/>
                <w:bCs/>
              </w:rPr>
            </w:pPr>
            <w:r w:rsidRPr="005D642B">
              <w:rPr>
                <w:b/>
                <w:bCs/>
              </w:rPr>
              <w:t>EXAMPLE QUOTATION</w:t>
            </w:r>
          </w:p>
        </w:tc>
      </w:tr>
      <w:tr w:rsidR="005D642B" w14:paraId="1AE3599C" w14:textId="77777777" w:rsidTr="005D642B">
        <w:tc>
          <w:tcPr>
            <w:tcW w:w="4428" w:type="dxa"/>
          </w:tcPr>
          <w:p w14:paraId="789C0AC3" w14:textId="75A7A715" w:rsidR="005D642B" w:rsidRDefault="005D642B" w:rsidP="00243A7C">
            <w:pPr>
              <w:pStyle w:val="FirstParagraph"/>
              <w:jc w:val="both"/>
            </w:pPr>
            <w:r>
              <w:t>comparison</w:t>
            </w:r>
          </w:p>
        </w:tc>
        <w:tc>
          <w:tcPr>
            <w:tcW w:w="4428" w:type="dxa"/>
          </w:tcPr>
          <w:p w14:paraId="1555E29D" w14:textId="3E9B0D4D" w:rsidR="005D642B" w:rsidRDefault="005D642B" w:rsidP="00243A7C">
            <w:pPr>
              <w:pStyle w:val="FirstParagraph"/>
              <w:jc w:val="both"/>
            </w:pPr>
            <w:r>
              <w:t xml:space="preserve">"Fig. 1 shows the number of clusters identified for each dataset, using the four distance measures. As it emerges from the figure, changing the distance measure could significantly modify the number of identified clusters" </w:t>
            </w:r>
            <w:r w:rsidR="001B7F8C">
              <w:fldChar w:fldCharType="begin"/>
            </w:r>
            <w:r w:rsidR="004F2824">
              <w:instrText xml:space="preserve"> ADDIN ZOTERO_ITEM CSL_CITATION {"citationID":"VciMRFPq","properties":{"formattedCitation":"(Vagni et al., 2021a, p. 4)","plainCitation":"(Vagni et al., 2021a, p. 4)","noteIndex":0},"citationItems":[{"id":139,"uris":["http://zotero.org/groups/4676159/items/J4MINHAH"],"itemData":{"id":139,"type":"paper-conference","container-title":"2021 IEEE International Symposium on Medical Measurements and Applications (MeMeA)","DOI":"10.1109/MeMeA52024.2021.9478746","page":"1-6","title":"Comparison of different similarity measures in hierarchical clustering","author":[{"family":"Vagni","given":"Marica"},{"family":"Giordano","given":"Noemi"},{"family":"Balestra","given":"Gabriella"},{"family":"Rosati","given":"Samanta"}],"issued":{"date-parts":[["2021"]]}},"locator":"4"}],"schema":"https://github.com/citation-style-language/schema/raw/master/csl-citation.json"} </w:instrText>
            </w:r>
            <w:r w:rsidR="001B7F8C">
              <w:fldChar w:fldCharType="separate"/>
            </w:r>
            <w:r w:rsidR="004F2824" w:rsidRPr="004F2824">
              <w:rPr>
                <w:rFonts w:ascii="Cambria" w:hAnsi="Cambria"/>
              </w:rPr>
              <w:t>(Vagni et al., 2021a, p. 4)</w:t>
            </w:r>
            <w:r w:rsidR="001B7F8C">
              <w:fldChar w:fldCharType="end"/>
            </w:r>
          </w:p>
        </w:tc>
      </w:tr>
      <w:tr w:rsidR="005D642B" w14:paraId="22E287F3" w14:textId="77777777" w:rsidTr="005D642B">
        <w:tc>
          <w:tcPr>
            <w:tcW w:w="4428" w:type="dxa"/>
          </w:tcPr>
          <w:p w14:paraId="1EF16E78" w14:textId="255631BC" w:rsidR="005D642B" w:rsidRDefault="005D642B" w:rsidP="00243A7C">
            <w:pPr>
              <w:pStyle w:val="FirstParagraph"/>
              <w:jc w:val="both"/>
            </w:pPr>
            <w:r>
              <w:t>data-dependent</w:t>
            </w:r>
          </w:p>
        </w:tc>
        <w:tc>
          <w:tcPr>
            <w:tcW w:w="4428" w:type="dxa"/>
          </w:tcPr>
          <w:p w14:paraId="2F27BF4C" w14:textId="35335A00" w:rsidR="005D642B" w:rsidRDefault="001B7F8C" w:rsidP="00243A7C">
            <w:pPr>
              <w:pStyle w:val="FirstParagraph"/>
              <w:jc w:val="both"/>
            </w:pPr>
            <w:r>
              <w:t xml:space="preserve">"Thus, the choice of the distance measure should not be done a-priori but evaluated according to the set of data to be analyzed and the task to be accomplished." </w:t>
            </w:r>
            <w:r>
              <w:fldChar w:fldCharType="begin"/>
            </w:r>
            <w:r w:rsidR="007D6281">
              <w:instrText xml:space="preserve"> ADDIN ZOTERO_ITEM CSL_CITATION {"citationID":"HyPAFLvj","properties":{"formattedCitation":"(Vagni et al., 2021a, p. 1)","plainCitation":"(Vagni et al., 2021a, p. 1)","noteIndex":0},"citationItems":[{"id":139,"uris":["http://zotero.org/groups/4676159/items/J4MINHAH"],"itemData":{"id":139,"type":"paper-conference","container-title":"2021 IEEE International Symposium on Medical Measurements and Applications (MeMeA)","DOI":"10.1109/MeMeA52024.2021.9478746","page":"1-6","title":"Comparison of different similarity measures in hierarchical clustering","author":[{"family":"Vagni","given":"Marica"},{"family":"Giordano","given":"Noemi"},{"family":"Balestra","given":"Gabriella"},{"family":"Rosati","given":"Samanta"}],"issued":{"date-parts":[["2021"]]}},"locator":"1"}],"schema":"https://github.com/citation-style-language/schema/raw/master/csl-citation.json"} </w:instrText>
            </w:r>
            <w:r>
              <w:fldChar w:fldCharType="separate"/>
            </w:r>
            <w:r w:rsidR="007D6281" w:rsidRPr="007D6281">
              <w:rPr>
                <w:rFonts w:ascii="Cambria" w:hAnsi="Cambria"/>
              </w:rPr>
              <w:t>(Vagni et al., 2021a, p. 1)</w:t>
            </w:r>
            <w:r>
              <w:fldChar w:fldCharType="end"/>
            </w:r>
          </w:p>
        </w:tc>
      </w:tr>
      <w:tr w:rsidR="005D642B" w14:paraId="7E42C38A" w14:textId="77777777" w:rsidTr="005D642B">
        <w:tc>
          <w:tcPr>
            <w:tcW w:w="4428" w:type="dxa"/>
          </w:tcPr>
          <w:p w14:paraId="678637BD" w14:textId="0EB5201D" w:rsidR="005D642B" w:rsidRDefault="005D642B" w:rsidP="00243A7C">
            <w:pPr>
              <w:pStyle w:val="FirstParagraph"/>
              <w:jc w:val="both"/>
            </w:pPr>
            <w:r>
              <w:t>investigation</w:t>
            </w:r>
          </w:p>
        </w:tc>
        <w:tc>
          <w:tcPr>
            <w:tcW w:w="4428" w:type="dxa"/>
          </w:tcPr>
          <w:p w14:paraId="23152BEC" w14:textId="216365DE" w:rsidR="005D642B" w:rsidRDefault="001B7F8C" w:rsidP="00243A7C">
            <w:pPr>
              <w:pStyle w:val="FirstParagraph"/>
              <w:jc w:val="both"/>
            </w:pPr>
            <w:r>
              <w:t>"This paper investigates the fundamental design of commonly used similarity metrics, and provides new insights to guide their use in practice."</w:t>
            </w:r>
            <w:r w:rsidR="0002332C">
              <w:t xml:space="preserve"> </w:t>
            </w:r>
            <w:r w:rsidR="0002332C">
              <w:fldChar w:fldCharType="begin"/>
            </w:r>
            <w:r w:rsidR="007D6281">
              <w:instrText xml:space="preserve"> ADDIN ZOTERO_ITEM CSL_CITATION {"citationID":"kdU5vZ81","properties":{"formattedCitation":"(Wu et al., 2015a, p. 1)","plainCitation":"(Wu et al., 2015a, p. 1)","noteIndex":0},"citationItems":[{"id":147,"uris":["http://zotero.org/groups/4676159/items/INKMT9ZG"],"itemData":{"id":147,"type":"paper-conference","container-title":"2015 IEEE Conference on Computer Vision and Pattern Recognition (CVPR)","DOI":"10.1109/CVPR.2015.7298805","page":"1949-1957","title":"New insights into Laplacian similarity search","author":[{"family":"Wu","given":"Xiao-Ming"},{"family":"Li","given":"Zhenguo"},{"family":"Chang","given":"Shih-Fu"}],"issued":{"date-parts":[["2015"]]}},"locator":"1"}],"schema":"https://github.com/citation-style-language/schema/raw/master/csl-citation.json"} </w:instrText>
            </w:r>
            <w:r w:rsidR="0002332C">
              <w:fldChar w:fldCharType="separate"/>
            </w:r>
            <w:r w:rsidR="007D6281" w:rsidRPr="007D6281">
              <w:rPr>
                <w:rFonts w:ascii="Cambria" w:hAnsi="Cambria"/>
              </w:rPr>
              <w:t>(Wu et al., 2015a, p. 1)</w:t>
            </w:r>
            <w:r w:rsidR="0002332C">
              <w:fldChar w:fldCharType="end"/>
            </w:r>
          </w:p>
        </w:tc>
      </w:tr>
      <w:tr w:rsidR="005D642B" w14:paraId="7E8FB0F7" w14:textId="77777777" w:rsidTr="005D642B">
        <w:tc>
          <w:tcPr>
            <w:tcW w:w="4428" w:type="dxa"/>
          </w:tcPr>
          <w:p w14:paraId="625477EC" w14:textId="1CDFA0A3" w:rsidR="005D642B" w:rsidRDefault="005D642B" w:rsidP="00243A7C">
            <w:pPr>
              <w:pStyle w:val="FirstParagraph"/>
              <w:jc w:val="both"/>
            </w:pPr>
            <w:r w:rsidRPr="005D642B">
              <w:t>modified/anomalous metric</w:t>
            </w:r>
          </w:p>
        </w:tc>
        <w:tc>
          <w:tcPr>
            <w:tcW w:w="4428" w:type="dxa"/>
          </w:tcPr>
          <w:p w14:paraId="5D897D10" w14:textId="1522C676" w:rsidR="005D642B" w:rsidRDefault="0002332C" w:rsidP="00243A7C">
            <w:pPr>
              <w:pStyle w:val="FirstParagraph"/>
              <w:jc w:val="both"/>
            </w:pPr>
            <w:r>
              <w:t xml:space="preserve">"This article proposes a novel fuzzy clustering technique utilizing weighted distance measure instead of the Euclidean distance using Grey Wolf Optimizer (GWO) as the global </w:t>
            </w:r>
            <w:r>
              <w:lastRenderedPageBreak/>
              <w:t xml:space="preserve">optimization techniques" </w:t>
            </w:r>
            <w:r>
              <w:fldChar w:fldCharType="begin"/>
            </w:r>
            <w:r w:rsidR="007D6281">
              <w:instrText xml:space="preserve"> ADDIN ZOTERO_ITEM CSL_CITATION {"citationID":"8CRqkAVQ","properties":{"formattedCitation":"(Achom et al., 2019a, p. 1)","plainCitation":"(Achom et al., 2019a, p. 1)","noteIndex":0},"citationItems":[{"id":148,"uris":["http://zotero.org/groups/4676159/items/62NZ4P39"],"itemData":{"id":148,"type":"paper-conference","container-title":"TENCON 2019 - 2019 IEEE Region 10 Conference (TENCON)","DOI":"10.1109/TENCON.2019.8929385","page":"2705-2710","title":"Classification of Microarray Gene Expression Data using Weighted Grey Wolf Optimizer based Fuzzy Clustering","author":[{"family":"Achom","given":"Amika"},{"family":"Das","given":"Ranjita"},{"family":"Pakray","given":"Partha"},{"family":"Saha","given":"Sriparna"}],"issued":{"date-parts":[["2019"]]}},"locator":"1"}],"schema":"https://github.com/citation-style-language/schema/raw/master/csl-citation.json"} </w:instrText>
            </w:r>
            <w:r>
              <w:fldChar w:fldCharType="separate"/>
            </w:r>
            <w:r w:rsidR="007D6281" w:rsidRPr="007D6281">
              <w:rPr>
                <w:rFonts w:ascii="Cambria" w:hAnsi="Cambria"/>
              </w:rPr>
              <w:t>(Achom et al., 2019a, p. 1)</w:t>
            </w:r>
            <w:r>
              <w:fldChar w:fldCharType="end"/>
            </w:r>
          </w:p>
        </w:tc>
      </w:tr>
      <w:tr w:rsidR="005D642B" w14:paraId="4E7CA53D" w14:textId="77777777" w:rsidTr="005D642B">
        <w:tc>
          <w:tcPr>
            <w:tcW w:w="4428" w:type="dxa"/>
          </w:tcPr>
          <w:p w14:paraId="6984F1FC" w14:textId="5FD0B930" w:rsidR="005D642B" w:rsidRDefault="005D642B" w:rsidP="00243A7C">
            <w:pPr>
              <w:pStyle w:val="FirstParagraph"/>
              <w:jc w:val="both"/>
            </w:pPr>
            <w:r>
              <w:lastRenderedPageBreak/>
              <w:t>other factors</w:t>
            </w:r>
          </w:p>
        </w:tc>
        <w:tc>
          <w:tcPr>
            <w:tcW w:w="4428" w:type="dxa"/>
          </w:tcPr>
          <w:p w14:paraId="2C442CEF" w14:textId="2AB01801" w:rsidR="005D642B" w:rsidRDefault="0002332C" w:rsidP="00243A7C">
            <w:pPr>
              <w:pStyle w:val="FirstParagraph"/>
              <w:jc w:val="both"/>
            </w:pPr>
            <w:r>
              <w:t>"Finally, extensive experiments have been performed to demonstrate that by comparison with the effect caused by distance metric, the choices of fuzzy degree have a more significant effect and improvement on the performances of a FCM-based clustering algorithm"</w:t>
            </w:r>
            <w:r w:rsidR="00F82567">
              <w:t xml:space="preserve"> </w:t>
            </w:r>
            <w:r w:rsidR="00F82567">
              <w:fldChar w:fldCharType="begin"/>
            </w:r>
            <w:r w:rsidR="007D6281">
              <w:instrText xml:space="preserve"> ADDIN ZOTERO_ITEM CSL_CITATION {"citationID":"CBe6ypm8","properties":{"formattedCitation":"(Zhao et al., 2021a)","plainCitation":"(Zhao et al., 2021a)","noteIndex":0},"citationItems":[{"id":149,"uris":["http://zotero.org/groups/4676159/items/QVH7LHKE"],"itemData":{"id":149,"type":"article-journal","container-title":"IEEE Transactions on Fuzzy Systems","DOI":"10.1109/TFUZZ.2021.3119240","page":"1-1","title":"General Fuzzy C-Means Clustering Strategy: Using Objective Function to Control Fuzziness of Clustering Results","author":[{"family":"Zhao","given":"Kaixin"},{"family":"Dai","given":"Yaping"},{"family":"Jia","given":"Zhiyang"},{"family":"Ji","given":"Ye"}],"issued":{"date-parts":[["2021"]]}}}],"schema":"https://github.com/citation-style-language/schema/raw/master/csl-citation.json"} </w:instrText>
            </w:r>
            <w:r w:rsidR="00F82567">
              <w:fldChar w:fldCharType="separate"/>
            </w:r>
            <w:r w:rsidR="007D6281" w:rsidRPr="007D6281">
              <w:rPr>
                <w:rFonts w:ascii="Cambria" w:hAnsi="Cambria"/>
              </w:rPr>
              <w:t>(Zhao et al., 2021a)</w:t>
            </w:r>
            <w:r w:rsidR="00F82567">
              <w:fldChar w:fldCharType="end"/>
            </w:r>
          </w:p>
        </w:tc>
      </w:tr>
      <w:tr w:rsidR="005D642B" w14:paraId="58455911" w14:textId="77777777" w:rsidTr="005D642B">
        <w:tc>
          <w:tcPr>
            <w:tcW w:w="4428" w:type="dxa"/>
          </w:tcPr>
          <w:p w14:paraId="1EDBFBE4" w14:textId="0F16E954" w:rsidR="005D642B" w:rsidRDefault="005D642B" w:rsidP="00243A7C">
            <w:pPr>
              <w:pStyle w:val="FirstParagraph"/>
              <w:jc w:val="both"/>
            </w:pPr>
            <w:r>
              <w:t>selection</w:t>
            </w:r>
          </w:p>
        </w:tc>
        <w:tc>
          <w:tcPr>
            <w:tcW w:w="4428" w:type="dxa"/>
          </w:tcPr>
          <w:p w14:paraId="785B0E6D" w14:textId="39999067" w:rsidR="005D642B" w:rsidRDefault="00F82567" w:rsidP="00243A7C">
            <w:pPr>
              <w:pStyle w:val="FirstParagraph"/>
              <w:jc w:val="both"/>
            </w:pPr>
            <w:r>
              <w:t xml:space="preserve">"In this paper we present a new statistical approach for multidimensional data clustering based on neural networks and particularly the competitive neural network; which have shown their performance in several applications, we also compared the results of the approach according to different similarity metrics used. This comparison allows us to appropriate distance measure for clustering different kind of data, which helps the researchers to take good decision in a short time." </w:t>
            </w:r>
            <w:r>
              <w:fldChar w:fldCharType="begin"/>
            </w:r>
            <w:r w:rsidR="007D6281">
              <w:instrText xml:space="preserve"> ADDIN ZOTERO_ITEM CSL_CITATION {"citationID":"XOTwCLe0","properties":{"formattedCitation":"(Ohmaid et al., 2019a, p. 7)","plainCitation":"(Ohmaid et al., 2019a, p. 7)","noteIndex":0},"citationItems":[{"id":150,"uris":["http://zotero.org/groups/4676159/items/WZJWACBL"],"itemData":{"id":150,"type":"paper-conference","container-title":"2019 Third International Conference on Intelligent Computing in Data Sciences (ICDS)","DOI":"10.1109/ICDS47004.2019.8942242","page":"1-8","title":"A comparative study of similarity measurement in a new neural model of Unsupervised clustering","author":[{"family":"Ohmaid","given":"Hicham"},{"family":"Timouyas","given":"Meriem"},{"family":"Eddarouich","given":"Souad"}],"issued":{"date-parts":[["2019"]]}},"locator":"7"}],"schema":"https://github.com/citation-style-language/schema/raw/master/csl-citation.json"} </w:instrText>
            </w:r>
            <w:r>
              <w:fldChar w:fldCharType="separate"/>
            </w:r>
            <w:r w:rsidR="007D6281" w:rsidRPr="007D6281">
              <w:rPr>
                <w:rFonts w:ascii="Cambria" w:hAnsi="Cambria"/>
              </w:rPr>
              <w:t>(Ohmaid et al., 2019a, p. 7)</w:t>
            </w:r>
            <w:r>
              <w:fldChar w:fldCharType="end"/>
            </w:r>
          </w:p>
        </w:tc>
      </w:tr>
    </w:tbl>
    <w:p w14:paraId="064E54E9" w14:textId="66FA5E6B" w:rsidR="005D642B" w:rsidRDefault="005D642B" w:rsidP="00243A7C">
      <w:pPr>
        <w:pStyle w:val="FirstParagraph"/>
        <w:jc w:val="both"/>
      </w:pPr>
    </w:p>
    <w:tbl>
      <w:tblPr>
        <w:tblStyle w:val="TableGrid"/>
        <w:tblW w:w="0" w:type="auto"/>
        <w:tblLook w:val="04A0" w:firstRow="1" w:lastRow="0" w:firstColumn="1" w:lastColumn="0" w:noHBand="0" w:noVBand="1"/>
      </w:tblPr>
      <w:tblGrid>
        <w:gridCol w:w="4347"/>
        <w:gridCol w:w="4283"/>
      </w:tblGrid>
      <w:tr w:rsidR="00B25178" w14:paraId="39A4E675" w14:textId="77777777" w:rsidTr="00B25178">
        <w:tc>
          <w:tcPr>
            <w:tcW w:w="4428" w:type="dxa"/>
          </w:tcPr>
          <w:p w14:paraId="4AF8B2FA" w14:textId="6FD15BBC" w:rsidR="00B25178" w:rsidRPr="00B25178" w:rsidRDefault="00B25178" w:rsidP="00243A7C">
            <w:pPr>
              <w:pStyle w:val="FirstParagraph"/>
              <w:jc w:val="both"/>
              <w:rPr>
                <w:b/>
                <w:bCs/>
              </w:rPr>
            </w:pPr>
            <w:r w:rsidRPr="00B25178">
              <w:rPr>
                <w:b/>
                <w:bCs/>
              </w:rPr>
              <w:t>THEME</w:t>
            </w:r>
          </w:p>
        </w:tc>
        <w:tc>
          <w:tcPr>
            <w:tcW w:w="4428" w:type="dxa"/>
          </w:tcPr>
          <w:p w14:paraId="41F6F1BE" w14:textId="7EB9B893" w:rsidR="00B25178" w:rsidRPr="00B25178" w:rsidRDefault="00B25178" w:rsidP="00243A7C">
            <w:pPr>
              <w:pStyle w:val="FirstParagraph"/>
              <w:jc w:val="both"/>
              <w:rPr>
                <w:b/>
                <w:bCs/>
              </w:rPr>
            </w:pPr>
            <w:r w:rsidRPr="00B25178">
              <w:rPr>
                <w:b/>
                <w:bCs/>
              </w:rPr>
              <w:t>CODES</w:t>
            </w:r>
          </w:p>
        </w:tc>
      </w:tr>
      <w:tr w:rsidR="00B25178" w14:paraId="46ACD4C3" w14:textId="77777777" w:rsidTr="00B25178">
        <w:tc>
          <w:tcPr>
            <w:tcW w:w="4428" w:type="dxa"/>
          </w:tcPr>
          <w:p w14:paraId="0629E795" w14:textId="20E3F364" w:rsidR="00B25178" w:rsidRDefault="00B25178" w:rsidP="00243A7C">
            <w:pPr>
              <w:pStyle w:val="FirstParagraph"/>
              <w:jc w:val="both"/>
            </w:pPr>
            <w:r w:rsidRPr="00B25178">
              <w:t>Comparing which metric works better</w:t>
            </w:r>
          </w:p>
        </w:tc>
        <w:tc>
          <w:tcPr>
            <w:tcW w:w="4428" w:type="dxa"/>
          </w:tcPr>
          <w:p w14:paraId="10A5E0C6" w14:textId="67D12493" w:rsidR="00B25178" w:rsidRDefault="00B25178" w:rsidP="00243A7C">
            <w:pPr>
              <w:pStyle w:val="FirstParagraph"/>
              <w:jc w:val="both"/>
            </w:pPr>
            <w:r>
              <w:t>comparison; data-dependent; other factors</w:t>
            </w:r>
          </w:p>
        </w:tc>
      </w:tr>
      <w:tr w:rsidR="00B25178" w14:paraId="7BC38291" w14:textId="77777777" w:rsidTr="00B25178">
        <w:tc>
          <w:tcPr>
            <w:tcW w:w="4428" w:type="dxa"/>
          </w:tcPr>
          <w:p w14:paraId="6F6B0598" w14:textId="3F4E6846" w:rsidR="00B25178" w:rsidRDefault="00B25178" w:rsidP="00243A7C">
            <w:pPr>
              <w:pStyle w:val="FirstParagraph"/>
              <w:jc w:val="both"/>
            </w:pPr>
            <w:r w:rsidRPr="00B25178">
              <w:t>Modified/derived/anomalous metrics for better performance</w:t>
            </w:r>
          </w:p>
        </w:tc>
        <w:tc>
          <w:tcPr>
            <w:tcW w:w="4428" w:type="dxa"/>
          </w:tcPr>
          <w:p w14:paraId="77C2805E" w14:textId="04EB8A23" w:rsidR="00B25178" w:rsidRDefault="00B25178" w:rsidP="00243A7C">
            <w:pPr>
              <w:pStyle w:val="FirstParagraph"/>
              <w:jc w:val="both"/>
            </w:pPr>
            <w:r>
              <w:t>comparison; data-dependent;</w:t>
            </w:r>
            <w:r w:rsidR="006817D6">
              <w:t xml:space="preserve"> </w:t>
            </w:r>
            <w:r w:rsidR="006817D6" w:rsidRPr="005D642B">
              <w:t>modified/anomalous metric</w:t>
            </w:r>
            <w:r w:rsidR="006817D6">
              <w:t>;</w:t>
            </w:r>
            <w:r>
              <w:t xml:space="preserve"> other factors</w:t>
            </w:r>
          </w:p>
        </w:tc>
      </w:tr>
      <w:tr w:rsidR="00B25178" w14:paraId="3A3A0F97" w14:textId="77777777" w:rsidTr="00B25178">
        <w:tc>
          <w:tcPr>
            <w:tcW w:w="4428" w:type="dxa"/>
          </w:tcPr>
          <w:p w14:paraId="1674EE96" w14:textId="17414C2F" w:rsidR="00B25178" w:rsidRDefault="00B25178" w:rsidP="00243A7C">
            <w:pPr>
              <w:pStyle w:val="FirstParagraph"/>
              <w:jc w:val="both"/>
            </w:pPr>
            <w:r w:rsidRPr="00B25178">
              <w:t>Other factors influencing performance along with distance/similarity metrics</w:t>
            </w:r>
          </w:p>
        </w:tc>
        <w:tc>
          <w:tcPr>
            <w:tcW w:w="4428" w:type="dxa"/>
          </w:tcPr>
          <w:p w14:paraId="1EF1B85A" w14:textId="4D5738C8" w:rsidR="00B25178" w:rsidRDefault="006817D6" w:rsidP="00243A7C">
            <w:pPr>
              <w:pStyle w:val="FirstParagraph"/>
              <w:jc w:val="both"/>
            </w:pPr>
            <w:r>
              <w:t>comparison; other factors</w:t>
            </w:r>
          </w:p>
        </w:tc>
      </w:tr>
      <w:tr w:rsidR="00B25178" w14:paraId="6278C888" w14:textId="77777777" w:rsidTr="00B25178">
        <w:tc>
          <w:tcPr>
            <w:tcW w:w="4428" w:type="dxa"/>
          </w:tcPr>
          <w:p w14:paraId="6074E4DA" w14:textId="4D701F29" w:rsidR="00B25178" w:rsidRDefault="00B25178" w:rsidP="00243A7C">
            <w:pPr>
              <w:pStyle w:val="FirstParagraph"/>
              <w:jc w:val="both"/>
            </w:pPr>
            <w:r w:rsidRPr="00B25178">
              <w:lastRenderedPageBreak/>
              <w:t>Selection Criteria</w:t>
            </w:r>
          </w:p>
        </w:tc>
        <w:tc>
          <w:tcPr>
            <w:tcW w:w="4428" w:type="dxa"/>
          </w:tcPr>
          <w:p w14:paraId="7F7C6698" w14:textId="1488D2D6" w:rsidR="00B25178" w:rsidRDefault="006817D6" w:rsidP="00243A7C">
            <w:pPr>
              <w:pStyle w:val="FirstParagraph"/>
              <w:jc w:val="both"/>
            </w:pPr>
            <w:r>
              <w:t>comparison; data-dependent; investigation; other factors; selection</w:t>
            </w:r>
          </w:p>
        </w:tc>
      </w:tr>
    </w:tbl>
    <w:p w14:paraId="2E050DBB" w14:textId="7B594472" w:rsidR="00F82567" w:rsidRDefault="00F82567" w:rsidP="00243A7C">
      <w:pPr>
        <w:pStyle w:val="FirstParagraph"/>
        <w:jc w:val="both"/>
      </w:pPr>
    </w:p>
    <w:tbl>
      <w:tblPr>
        <w:tblStyle w:val="TableGrid"/>
        <w:tblW w:w="0" w:type="auto"/>
        <w:tblLook w:val="04A0" w:firstRow="1" w:lastRow="0" w:firstColumn="1" w:lastColumn="0" w:noHBand="0" w:noVBand="1"/>
      </w:tblPr>
      <w:tblGrid>
        <w:gridCol w:w="4367"/>
        <w:gridCol w:w="4263"/>
      </w:tblGrid>
      <w:tr w:rsidR="00A2368C" w14:paraId="42B731D9" w14:textId="77777777" w:rsidTr="00A2368C">
        <w:tc>
          <w:tcPr>
            <w:tcW w:w="4428" w:type="dxa"/>
          </w:tcPr>
          <w:p w14:paraId="4570A4C3" w14:textId="2B00343F" w:rsidR="00A2368C" w:rsidRPr="00025374" w:rsidRDefault="00025374" w:rsidP="00243A7C">
            <w:pPr>
              <w:pStyle w:val="FirstParagraph"/>
              <w:jc w:val="both"/>
              <w:rPr>
                <w:b/>
                <w:bCs/>
              </w:rPr>
            </w:pPr>
            <w:r>
              <w:rPr>
                <w:b/>
                <w:bCs/>
              </w:rPr>
              <w:t>MODEL THEME</w:t>
            </w:r>
          </w:p>
        </w:tc>
        <w:tc>
          <w:tcPr>
            <w:tcW w:w="4428" w:type="dxa"/>
          </w:tcPr>
          <w:p w14:paraId="0D6DA748" w14:textId="263DBCD3" w:rsidR="00A2368C" w:rsidRPr="00025374" w:rsidRDefault="00025374" w:rsidP="00C45E9D">
            <w:pPr>
              <w:pStyle w:val="FirstParagraph"/>
              <w:rPr>
                <w:b/>
                <w:bCs/>
              </w:rPr>
            </w:pPr>
            <w:r>
              <w:rPr>
                <w:b/>
                <w:bCs/>
              </w:rPr>
              <w:t>QUOTATIONS</w:t>
            </w:r>
          </w:p>
        </w:tc>
      </w:tr>
      <w:tr w:rsidR="00A2368C" w14:paraId="66B01FB4" w14:textId="77777777" w:rsidTr="00A2368C">
        <w:tc>
          <w:tcPr>
            <w:tcW w:w="4428" w:type="dxa"/>
          </w:tcPr>
          <w:p w14:paraId="0900309F" w14:textId="7CED9CB9" w:rsidR="00A2368C" w:rsidRPr="00025374" w:rsidRDefault="00025374" w:rsidP="00243A7C">
            <w:pPr>
              <w:pStyle w:val="FirstParagraph"/>
              <w:jc w:val="both"/>
            </w:pPr>
            <w:r>
              <w:t>Distance/similarity/dissimilarity metric selection is dependent on data type and domain task</w:t>
            </w:r>
          </w:p>
        </w:tc>
        <w:tc>
          <w:tcPr>
            <w:tcW w:w="4428" w:type="dxa"/>
          </w:tcPr>
          <w:p w14:paraId="79868BCD" w14:textId="423A1F3F" w:rsidR="006B2AB9" w:rsidRDefault="006B2AB9" w:rsidP="00C45E9D">
            <w:pPr>
              <w:pStyle w:val="FirstParagraph"/>
            </w:pPr>
            <w:r>
              <w:t xml:space="preserve">"The aim of this study is to analyze the impact of different similarity measures on the clustering results obtained for datasets containing different types of variables." </w:t>
            </w:r>
            <w:r>
              <w:fldChar w:fldCharType="begin"/>
            </w:r>
            <w:r w:rsidR="007D6281">
              <w:instrText xml:space="preserve"> ADDIN ZOTERO_ITEM CSL_CITATION {"citationID":"zuNQdytA","properties":{"formattedCitation":"(Vagni et al., 2021a, p. 2)","plainCitation":"(Vagni et al., 2021a, p. 2)","noteIndex":0},"citationItems":[{"id":139,"uris":["http://zotero.org/groups/4676159/items/J4MINHAH"],"itemData":{"id":139,"type":"paper-conference","container-title":"2021 IEEE International Symposium on Medical Measurements and Applications (MeMeA)","DOI":"10.1109/MeMeA52024.2021.9478746","page":"1-6","title":"Comparison of different similarity measures in hierarchical clustering","author":[{"family":"Vagni","given":"Marica"},{"family":"Giordano","given":"Noemi"},{"family":"Balestra","given":"Gabriella"},{"family":"Rosati","given":"Samanta"}],"issued":{"date-parts":[["2021"]]}},"locator":"2"}],"schema":"https://github.com/citation-style-language/schema/raw/master/csl-citation.json"} </w:instrText>
            </w:r>
            <w:r>
              <w:fldChar w:fldCharType="separate"/>
            </w:r>
            <w:r w:rsidR="007D6281" w:rsidRPr="007D6281">
              <w:rPr>
                <w:rFonts w:ascii="Cambria" w:hAnsi="Cambria"/>
              </w:rPr>
              <w:t>(Vagni et al., 2021a, p. 2)</w:t>
            </w:r>
            <w:r>
              <w:fldChar w:fldCharType="end"/>
            </w:r>
            <w:r>
              <w:t xml:space="preserve">. </w:t>
            </w:r>
          </w:p>
          <w:p w14:paraId="6A7E2652" w14:textId="25C56A67" w:rsidR="006B2AB9" w:rsidRDefault="006B2AB9" w:rsidP="00C45E9D">
            <w:pPr>
              <w:pStyle w:val="FirstParagraph"/>
            </w:pPr>
            <w:r>
              <w:t xml:space="preserve">"Thus, the choice of the distance measure should not be done a-priori but evaluated according to the set of data to be analyzed and the task to be accomplished." </w:t>
            </w:r>
            <w:r>
              <w:fldChar w:fldCharType="begin"/>
            </w:r>
            <w:r w:rsidR="007D6281">
              <w:instrText xml:space="preserve"> ADDIN ZOTERO_ITEM CSL_CITATION {"citationID":"6vnWpPyz","properties":{"formattedCitation":"(Vagni et al., 2021a, p. 1)","plainCitation":"(Vagni et al., 2021a, p. 1)","noteIndex":0},"citationItems":[{"id":139,"uris":["http://zotero.org/groups/4676159/items/J4MINHAH"],"itemData":{"id":139,"type":"paper-conference","container-title":"2021 IEEE International Symposium on Medical Measurements and Applications (MeMeA)","DOI":"10.1109/MeMeA52024.2021.9478746","page":"1-6","title":"Comparison of different similarity measures in hierarchical clustering","author":[{"family":"Vagni","given":"Marica"},{"family":"Giordano","given":"Noemi"},{"family":"Balestra","given":"Gabriella"},{"family":"Rosati","given":"Samanta"}],"issued":{"date-parts":[["2021"]]}},"locator":"1"}],"schema":"https://github.com/citation-style-language/schema/raw/master/csl-citation.json"} </w:instrText>
            </w:r>
            <w:r>
              <w:fldChar w:fldCharType="separate"/>
            </w:r>
            <w:r w:rsidR="007D6281" w:rsidRPr="007D6281">
              <w:rPr>
                <w:rFonts w:ascii="Cambria" w:hAnsi="Cambria"/>
              </w:rPr>
              <w:t>(Vagni et al., 2021a, p. 1)</w:t>
            </w:r>
            <w:r>
              <w:fldChar w:fldCharType="end"/>
            </w:r>
          </w:p>
          <w:p w14:paraId="4B2775E8" w14:textId="582BCA01" w:rsidR="006B2AB9" w:rsidRDefault="006B2AB9" w:rsidP="00C45E9D">
            <w:pPr>
              <w:pStyle w:val="FirstParagraph"/>
            </w:pPr>
            <w:r w:rsidRPr="00F7161F">
              <w:t>"After the experiments, it can be concluded that on numerical data, K-Means algorithm using Manhattan distance metric, gives higher accuracy than FCM algorithm but K-means takes higher elapsed time. Whereas using Euclidean distance metric, FCM algorithm gives higher accuracy than K-means algorithm but in this case FCM takes higher elapsed time. So, it is clear that based on different distance metric one can get different accuracy, that's why one will have to take care of distance metric also while choosing the clustering algorithm."</w:t>
            </w:r>
            <w:r>
              <w:t xml:space="preserve"> </w:t>
            </w:r>
            <w:r>
              <w:fldChar w:fldCharType="begin"/>
            </w:r>
            <w:r w:rsidR="007D6281">
              <w:instrText xml:space="preserve"> ADDIN ZOTERO_ITEM CSL_CITATION {"citationID":"WF6c2rdX","properties":{"formattedCitation":"(Nizam and Hassan, 2020a, p. 6)","plainCitation":"(Nizam and Hassan, 2020a, p. 6)","noteIndex":0},"citationItems":[{"id":140,"uris":["http://zotero.org/groups/4676159/items/HNHKHN9F"],"itemData":{"id":140,"type":"paper-conference","container-title":"2020 7th International Conference on Computing for Sustainable Global Development (INDIACom)","DOI":"10.23919/INDIACom49435.2020.9083687","page":"39-44","title":"Exemplifying the Effects of Distance Metrics on Clustering Techniques: F-measure, Accuracy and Efficiency","author":[{"family":"Nizam","given":"Tasleem"},{"family":"Hassan","given":"Sayed Imtiyaz"}],"issued":{"date-parts":[["2020"]]}},"locator":"6"}],"schema":"https://github.com/citation-style-language/schema/raw/master/csl-citation.json"} </w:instrText>
            </w:r>
            <w:r>
              <w:fldChar w:fldCharType="separate"/>
            </w:r>
            <w:r w:rsidR="007D6281" w:rsidRPr="007D6281">
              <w:rPr>
                <w:rFonts w:ascii="Cambria" w:hAnsi="Cambria"/>
              </w:rPr>
              <w:t>(Nizam and Hassan, 2020a, p. 6)</w:t>
            </w:r>
            <w:r>
              <w:fldChar w:fldCharType="end"/>
            </w:r>
          </w:p>
          <w:p w14:paraId="15D3A1FC" w14:textId="646A649E" w:rsidR="00A2368C" w:rsidRDefault="006B2AB9" w:rsidP="00C45E9D">
            <w:pPr>
              <w:pStyle w:val="FirstParagraph"/>
            </w:pPr>
            <w:r>
              <w:t xml:space="preserve">"In this paper we present a new statistical approach for multidimensional data clustering based on neural networks and particularly the competitive neural network; which have shown their performance in several applications, we also compared the results of the approach according </w:t>
            </w:r>
            <w:r>
              <w:lastRenderedPageBreak/>
              <w:t xml:space="preserve">to different similarity metrics used. This comparison allows us to appropriate distance measure for clustering different kind of data, which helps the researchers to take good decision in a short time." </w:t>
            </w:r>
            <w:r>
              <w:fldChar w:fldCharType="begin"/>
            </w:r>
            <w:r w:rsidR="007D6281">
              <w:instrText xml:space="preserve"> ADDIN ZOTERO_ITEM CSL_CITATION {"citationID":"FbhtE9GA","properties":{"formattedCitation":"(Ohmaid et al., 2019a, p. 7)","plainCitation":"(Ohmaid et al., 2019a, p. 7)","noteIndex":0},"citationItems":[{"id":150,"uris":["http://zotero.org/groups/4676159/items/WZJWACBL"],"itemData":{"id":150,"type":"paper-conference","container-title":"2019 Third International Conference on Intelligent Computing in Data Sciences (ICDS)","DOI":"10.1109/ICDS47004.2019.8942242","page":"1-8","title":"A comparative study of similarity measurement in a new neural model of Unsupervised clustering","author":[{"family":"Ohmaid","given":"Hicham"},{"family":"Timouyas","given":"Meriem"},{"family":"Eddarouich","given":"Souad"}],"issued":{"date-parts":[["2019"]]}},"locator":"7"}],"schema":"https://github.com/citation-style-language/schema/raw/master/csl-citation.json"} </w:instrText>
            </w:r>
            <w:r>
              <w:fldChar w:fldCharType="separate"/>
            </w:r>
            <w:r w:rsidR="007D6281" w:rsidRPr="007D6281">
              <w:rPr>
                <w:rFonts w:ascii="Cambria" w:hAnsi="Cambria"/>
              </w:rPr>
              <w:t>(Ohmaid et al., 2019a, p. 7)</w:t>
            </w:r>
            <w:r>
              <w:fldChar w:fldCharType="end"/>
            </w:r>
          </w:p>
          <w:p w14:paraId="6755EE9E" w14:textId="47F4EB8A" w:rsidR="006B2AB9" w:rsidRPr="00025374" w:rsidRDefault="006B2AB9" w:rsidP="00C45E9D">
            <w:pPr>
              <w:pStyle w:val="FirstParagraph"/>
            </w:pPr>
            <w:r>
              <w:t xml:space="preserve">"Our work applies Ward’s Hierarchical Agglomerative Clustering Method to interval-valued data based on the Range Euclidean Metric as a reliable alternative to be used to uncertainty quantification from interval-valued data. The range metric use makes possible different merge points be explored in the Hierarchical Cluster Analysis methods." </w:t>
            </w:r>
            <w:r w:rsidR="00F63C87">
              <w:fldChar w:fldCharType="begin"/>
            </w:r>
            <w:r w:rsidR="004F2824">
              <w:instrText xml:space="preserve"> ADDIN ZOTERO_ITEM CSL_CITATION {"citationID":"cLSuiW8D","properties":{"formattedCitation":"(S&amp;#x00E9;rgio Galdino and Dias, 2021, p. 1)","plainCitation":"(S&amp;#x00E9;rgio Galdino and Dias, 2021, p. 1)","noteIndex":0},"citationItems":[{"id":151,"uris":["http://zotero.org/groups/4676159/items/JYP3HIP4"],"itemData":{"id":151,"type":"paper-conference","container-title":"2021 International Conference on Engineering and Emerging Technologies (ICEET)","DOI":"10.1109/ICEET53442.2021.9659628","page":"1-6","title":"Interval-valued Data Ward amp;#x0027;s Hierarchical Agglomerative Clustering Method: Comparison of Three Representative Merge Points","author":[{"family":"Galdino","given":"S&amp;#x00E9;rgio"},{"family":"Dias","given":"Jornandes"}],"issued":{"date-parts":[["2021"]]}},"locator":"1"}],"schema":"https://github.com/citation-style-language/schema/raw/master/csl-citation.json"} </w:instrText>
            </w:r>
            <w:r w:rsidR="00F63C87">
              <w:fldChar w:fldCharType="separate"/>
            </w:r>
            <w:r w:rsidR="004F2824" w:rsidRPr="004F2824">
              <w:rPr>
                <w:rFonts w:ascii="Cambria" w:hAnsi="Cambria"/>
              </w:rPr>
              <w:t>(S&amp;#x00E9;rgio Galdino and Dias, 2021, p. 1)</w:t>
            </w:r>
            <w:r w:rsidR="00F63C87">
              <w:fldChar w:fldCharType="end"/>
            </w:r>
          </w:p>
        </w:tc>
      </w:tr>
      <w:tr w:rsidR="00A2368C" w14:paraId="57DBF310" w14:textId="77777777" w:rsidTr="00A2368C">
        <w:tc>
          <w:tcPr>
            <w:tcW w:w="4428" w:type="dxa"/>
          </w:tcPr>
          <w:p w14:paraId="0DBD2358" w14:textId="1BDC33DC" w:rsidR="00A2368C" w:rsidRPr="00025374" w:rsidRDefault="00530BDE" w:rsidP="00243A7C">
            <w:pPr>
              <w:pStyle w:val="FirstParagraph"/>
              <w:jc w:val="both"/>
            </w:pPr>
            <w:r>
              <w:lastRenderedPageBreak/>
              <w:t>Domain-based</w:t>
            </w:r>
            <w:r w:rsidR="00025374">
              <w:t xml:space="preserve"> modified (or derived or anomalous) distance/similarity/dissimilarity metrics produce better clustering/classification results and other factors also influence the clustering/classification performance along with comparing (or considering) distance/similarity/dissimilarity metrics.</w:t>
            </w:r>
          </w:p>
        </w:tc>
        <w:tc>
          <w:tcPr>
            <w:tcW w:w="4428" w:type="dxa"/>
          </w:tcPr>
          <w:p w14:paraId="42BB8C90" w14:textId="0BCCCD76" w:rsidR="00A2368C" w:rsidRDefault="007C57BF" w:rsidP="00C45E9D">
            <w:pPr>
              <w:pStyle w:val="FirstParagraph"/>
            </w:pPr>
            <w:r>
              <w:t xml:space="preserve">"When k-means clustering is used it fails to cluster data when it is non-linear, since k-means is suitable to get spherical clustering. If the data forms some shape k-means clustering algorithm is not suitable. This is proven in Figure 3." </w:t>
            </w:r>
            <w:r>
              <w:fldChar w:fldCharType="begin"/>
            </w:r>
            <w:r>
              <w:instrText xml:space="preserve"> ADDIN ZOTERO_ITEM CSL_CITATION {"citationID":"hw1MtrqZ","properties":{"formattedCitation":"(Kavitha et al., 2016a, p. 5)","plainCitation":"(Kavitha et al., 2016a, p. 5)","noteIndex":0},"citationItems":[{"id":152,"uris":["http://zotero.org/groups/4676159/items/Z2GUWMFE"],"itemData":{"id":152,"type":"paper-conference","container-title":"2016 IEEE International Conference on Computational Intelligence and Computing Research (ICCIC)","DOI":"10.1109/ICCIC.2016.7919534","page":"1-6","title":"Improved spectral clustering using PCA based similarity measure on different Laplacian graphs","author":[{"family":"Kavitha","given":"K R"},{"family":"Sandeep","given":"S"},{"family":"Praveen","given":"P R"}],"issued":{"date-parts":[["2016"]]}},"locator":"5"}],"schema":"https://github.com/citation-style-language/schema/raw/master/csl-citation.json"} </w:instrText>
            </w:r>
            <w:r>
              <w:fldChar w:fldCharType="separate"/>
            </w:r>
            <w:r w:rsidRPr="007C57BF">
              <w:rPr>
                <w:rFonts w:ascii="Cambria" w:hAnsi="Cambria"/>
              </w:rPr>
              <w:t>(Kavitha et al., 2016a, p. 5)</w:t>
            </w:r>
            <w:r>
              <w:fldChar w:fldCharType="end"/>
            </w:r>
          </w:p>
          <w:p w14:paraId="0D7ABC7E" w14:textId="0DB9F64B" w:rsidR="007C57BF" w:rsidRDefault="007C57BF" w:rsidP="00C45E9D">
            <w:pPr>
              <w:pStyle w:val="FirstParagraph"/>
            </w:pPr>
            <w:r>
              <w:t xml:space="preserve">"The above fig 4 shows clustering algorithm constructs graph with local PCA bases measure, it clusters but some amount of error in clustering occurs." </w:t>
            </w:r>
            <w:r>
              <w:fldChar w:fldCharType="begin"/>
            </w:r>
            <w:r w:rsidR="00184365">
              <w:instrText xml:space="preserve"> ADDIN ZOTERO_ITEM CSL_CITATION {"citationID":"9zbDWTyZ","properties":{"formattedCitation":"(Kavitha et al., 2016a, p. 5)","plainCitation":"(Kavitha et al., 2016a, p. 5)","noteIndex":0},"citationItems":[{"id":152,"uris":["http://zotero.org/groups/4676159/items/Z2GUWMFE"],"itemData":{"id":152,"type":"paper-conference","container-title":"2016 IEEE International Conference on Computational Intelligence and Computing Research (ICCIC)","DOI":"10.1109/ICCIC.2016.7919534","page":"1-6","title":"Improved spectral clustering using PCA based similarity measure on different Laplacian graphs","author":[{"family":"Kavitha","given":"K R"},{"family":"Sandeep","given":"S"},{"family":"Praveen","given":"P R"}],"issued":{"date-parts":[["2016"]]}},"locator":"5"}],"schema":"https://github.com/citation-style-language/schema/raw/master/csl-citation.json"} </w:instrText>
            </w:r>
            <w:r>
              <w:fldChar w:fldCharType="separate"/>
            </w:r>
            <w:r w:rsidRPr="007C57BF">
              <w:rPr>
                <w:rFonts w:ascii="Cambria" w:hAnsi="Cambria"/>
              </w:rPr>
              <w:t>(Kavitha et al., 2016a, p. 5)</w:t>
            </w:r>
            <w:r>
              <w:fldChar w:fldCharType="end"/>
            </w:r>
          </w:p>
          <w:p w14:paraId="6E579BBB" w14:textId="4EEBB597" w:rsidR="007C57BF" w:rsidRDefault="007C57BF" w:rsidP="00C45E9D">
            <w:pPr>
              <w:pStyle w:val="FirstParagraph"/>
            </w:pPr>
            <w:r>
              <w:t xml:space="preserve">"Fig 5 shows the result of clustering based on the proposed algorithm. It predicts perfect clustering of non-linear data." </w:t>
            </w:r>
            <w:r>
              <w:fldChar w:fldCharType="begin"/>
            </w:r>
            <w:r w:rsidR="00184365">
              <w:instrText xml:space="preserve"> ADDIN ZOTERO_ITEM CSL_CITATION {"citationID":"y2XTcxSv","properties":{"formattedCitation":"(Kavitha et al., 2016a, p. 5)","plainCitation":"(Kavitha et al., 2016a, p. 5)","noteIndex":0},"citationItems":[{"id":152,"uris":["http://zotero.org/groups/4676159/items/Z2GUWMFE"],"itemData":{"id":152,"type":"paper-conference","container-title":"2016 IEEE International Conference on Computational Intelligence and Computing Research (ICCIC)","DOI":"10.1109/ICCIC.2016.7919534","page":"1-6","title":"Improved spectral clustering using PCA based similarity measure on different Laplacian graphs","author":[{"family":"Kavitha","given":"K R"},{"family":"Sandeep","given":"S"},{"family":"Praveen","given":"P R"}],"issued":{"date-parts":[["2016"]]}},"locator":"5"}],"schema":"https://github.com/citation-style-language/schema/raw/master/csl-citation.json"} </w:instrText>
            </w:r>
            <w:r>
              <w:fldChar w:fldCharType="separate"/>
            </w:r>
            <w:r w:rsidRPr="007C57BF">
              <w:rPr>
                <w:rFonts w:ascii="Cambria" w:hAnsi="Cambria"/>
              </w:rPr>
              <w:t>(Kavitha et al., 2016a, p. 5)</w:t>
            </w:r>
            <w:r>
              <w:fldChar w:fldCharType="end"/>
            </w:r>
          </w:p>
          <w:p w14:paraId="2F4788E6" w14:textId="22450FF8" w:rsidR="007C57BF" w:rsidRDefault="00184365" w:rsidP="00C45E9D">
            <w:pPr>
              <w:pStyle w:val="FirstParagraph"/>
            </w:pPr>
            <w:r>
              <w:t xml:space="preserve">"In the first analysis, we observed that the best configuration for the DFS method was when Pearson correlation and Euclidean distance were used. In addition, all configurations that used the Pearson Correlation obtained better results than the ones that used the Spearman Correlation and the </w:t>
            </w:r>
            <w:r>
              <w:lastRenderedPageBreak/>
              <w:t xml:space="preserve">statistical test proved to be statistically significant, for all four similarity measures." </w:t>
            </w:r>
            <w:r>
              <w:fldChar w:fldCharType="begin"/>
            </w:r>
            <w:r>
              <w:instrText xml:space="preserve"> ADDIN ZOTERO_ITEM CSL_CITATION {"citationID":"o2TkXtEA","properties":{"formattedCitation":"(Dantas et al., 2017a, p. 5)","plainCitation":"(Dantas et al., 2017a, p. 5)","noteIndex":0},"citationItems":[{"id":153,"uris":["http://zotero.org/groups/4676159/items/PP4NEQUD"],"itemData":{"id":153,"type":"paper-conference","container-title":"2017 Brazilian Conference on Intelligent Systems (BRACIS)","DOI":"10.1109/BRACIS.2017.61","page":"55-60","title":"Investigating the Impact of Similarity Metrics in an Unsupervised-Based Feature Selection Method","author":[{"family":"Dantas","given":"Carine A."},{"family":"O. Nunes","given":"Rômulo","non-dropping-particle":"de"},{"family":"Canuto","given":"Anne M.P."},{"family":"Xavier-Júnior","given":"João C."}],"issued":{"date-parts":[["2017"]]}},"locator":"5"}],"schema":"https://github.com/citation-style-language/schema/raw/master/csl-citation.json"} </w:instrText>
            </w:r>
            <w:r>
              <w:fldChar w:fldCharType="separate"/>
            </w:r>
            <w:r w:rsidRPr="00184365">
              <w:rPr>
                <w:rFonts w:ascii="Cambria" w:hAnsi="Cambria"/>
              </w:rPr>
              <w:t>(Dantas et al., 2017a, p. 5)</w:t>
            </w:r>
            <w:r>
              <w:fldChar w:fldCharType="end"/>
            </w:r>
          </w:p>
          <w:p w14:paraId="4E826686" w14:textId="285E174D" w:rsidR="00184365" w:rsidRDefault="00184365" w:rsidP="00C45E9D">
            <w:pPr>
              <w:pStyle w:val="FirstParagraph"/>
            </w:pPr>
            <w:r>
              <w:t xml:space="preserve">"Therefore, we can state that Conf1 (Pearson - Euclidean) was the best setup for the DFS method, slightly better than Conf4." </w:t>
            </w:r>
            <w:r>
              <w:fldChar w:fldCharType="begin"/>
            </w:r>
            <w:r>
              <w:instrText xml:space="preserve"> ADDIN ZOTERO_ITEM CSL_CITATION {"citationID":"qiMayvd8","properties":{"formattedCitation":"(Dantas et al., 2017a, p. 4)","plainCitation":"(Dantas et al., 2017a, p. 4)","noteIndex":0},"citationItems":[{"id":153,"uris":["http://zotero.org/groups/4676159/items/PP4NEQUD"],"itemData":{"id":153,"type":"paper-conference","container-title":"2017 Brazilian Conference on Intelligent Systems (BRACIS)","DOI":"10.1109/BRACIS.2017.61","page":"55-60","title":"Investigating the Impact of Similarity Metrics in an Unsupervised-Based Feature Selection Method","author":[{"family":"Dantas","given":"Carine A."},{"family":"O. Nunes","given":"Rômulo","non-dropping-particle":"de"},{"family":"Canuto","given":"Anne M.P."},{"family":"Xavier-Júnior","given":"João C."}],"issued":{"date-parts":[["2017"]]}},"locator":"4"}],"schema":"https://github.com/citation-style-language/schema/raw/master/csl-citation.json"} </w:instrText>
            </w:r>
            <w:r>
              <w:fldChar w:fldCharType="separate"/>
            </w:r>
            <w:r w:rsidRPr="00184365">
              <w:rPr>
                <w:rFonts w:ascii="Cambria" w:hAnsi="Cambria"/>
              </w:rPr>
              <w:t>(Dantas et al., 2017a, p. 4)</w:t>
            </w:r>
            <w:r>
              <w:fldChar w:fldCharType="end"/>
            </w:r>
          </w:p>
          <w:p w14:paraId="60B012E9" w14:textId="65BD9D98" w:rsidR="00184365" w:rsidRDefault="00184365" w:rsidP="00C45E9D">
            <w:pPr>
              <w:pStyle w:val="FirstParagraph"/>
            </w:pPr>
            <w:r>
              <w:t xml:space="preserve">"However, there are many similarity queries where Euclidean distances between raw data elements fail to capture the notion of similarity (see [ 1.51 for examples). Agrawal et a1 [2] present a more intuitive idea that two series should be considered similar if they have enough nonoverlapping time-ordered pairs of subsequences that are similar. The model allows translation and amplitude scaling. It also allows non-matching gaps in the matching subsequences." </w:t>
            </w:r>
            <w:r>
              <w:fldChar w:fldCharType="begin"/>
            </w:r>
            <w:r>
              <w:instrText xml:space="preserve"> ADDIN ZOTERO_ITEM CSL_CITATION {"citationID":"AzBpzlcg","properties":{"formattedCitation":"(Kalpakis et al., 2001a, p. 1)","plainCitation":"(Kalpakis et al., 2001a, p. 1)","noteIndex":0},"citationItems":[{"id":154,"uris":["http://zotero.org/groups/4676159/items/SSE2EUGQ"],"itemData":{"id":154,"type":"paper-conference","container-title":"Proceedings 2001 IEEE International Conference on Data Mining","DOI":"10.1109/ICDM.2001.989529","page":"273-280","title":"Distance measures for effective clustering of ARIMA time-series","author":[{"family":"Kalpakis","given":"K."},{"family":"Gada","given":"D."},{"family":"Puttagunta","given":"V."}],"issued":{"date-parts":[["2001"]]}},"locator":"1"}],"schema":"https://github.com/citation-style-language/schema/raw/master/csl-citation.json"} </w:instrText>
            </w:r>
            <w:r>
              <w:fldChar w:fldCharType="separate"/>
            </w:r>
            <w:r w:rsidRPr="00184365">
              <w:rPr>
                <w:rFonts w:ascii="Cambria" w:hAnsi="Cambria"/>
              </w:rPr>
              <w:t>(Kalpakis et al., 2001a, p. 1)</w:t>
            </w:r>
            <w:r>
              <w:fldChar w:fldCharType="end"/>
            </w:r>
          </w:p>
          <w:p w14:paraId="42EB89E0" w14:textId="77777777" w:rsidR="00184365" w:rsidRDefault="00184365" w:rsidP="00C45E9D">
            <w:pPr>
              <w:pStyle w:val="FirstParagraph"/>
            </w:pPr>
            <w:r>
              <w:t xml:space="preserve">"We propose a new distance measure using the LPC cepstral coefficients of the time-series for finding similarity between time-series models." </w:t>
            </w:r>
            <w:r>
              <w:fldChar w:fldCharType="begin"/>
            </w:r>
            <w:r>
              <w:instrText xml:space="preserve"> ADDIN ZOTERO_ITEM CSL_CITATION {"citationID":"C0wui26u","properties":{"formattedCitation":"(Kalpakis et al., 2001a, p. 8)","plainCitation":"(Kalpakis et al., 2001a, p. 8)","noteIndex":0},"citationItems":[{"id":154,"uris":["http://zotero.org/groups/4676159/items/SSE2EUGQ"],"itemData":{"id":154,"type":"paper-conference","container-title":"Proceedings 2001 IEEE International Conference on Data Mining","DOI":"10.1109/ICDM.2001.989529","page":"273-280","title":"Distance measures for effective clustering of ARIMA time-series","author":[{"family":"Kalpakis","given":"K."},{"family":"Gada","given":"D."},{"family":"Puttagunta","given":"V."}],"issued":{"date-parts":[["2001"]]}},"locator":"8"}],"schema":"https://github.com/citation-style-language/schema/raw/master/csl-citation.json"} </w:instrText>
            </w:r>
            <w:r>
              <w:fldChar w:fldCharType="separate"/>
            </w:r>
            <w:r w:rsidRPr="00184365">
              <w:rPr>
                <w:rFonts w:ascii="Cambria" w:hAnsi="Cambria"/>
              </w:rPr>
              <w:t>(Kalpakis et al., 2001a, p. 8)</w:t>
            </w:r>
            <w:r>
              <w:fldChar w:fldCharType="end"/>
            </w:r>
          </w:p>
          <w:p w14:paraId="00A622B3" w14:textId="77777777" w:rsidR="00184365" w:rsidRDefault="00184365" w:rsidP="00C45E9D">
            <w:pPr>
              <w:pStyle w:val="FirstParagraph"/>
            </w:pPr>
            <w:r>
              <w:t xml:space="preserve">"We compare the clustering results obtained using LPC cepstral coefficients with those obtained using other widely used methods such as DFT, DWT, PCA, and DFT of auto-correlation of the timeseries. LPC cepstral coefficients clearly perform much better than the other methods for clustering synthetic ARIMA time-series." pg.8. "In the above example it can be seen that simple Euclidean or Manhattan distances between the model parameters will not be of use. One might think of using some other distance measures such as the maximum distance between the model </w:t>
            </w:r>
            <w:r>
              <w:lastRenderedPageBreak/>
              <w:t xml:space="preserve">parameters or the distance between the principal components of the model parameters" </w:t>
            </w:r>
            <w:r>
              <w:fldChar w:fldCharType="begin"/>
            </w:r>
            <w:r>
              <w:instrText xml:space="preserve"> ADDIN ZOTERO_ITEM CSL_CITATION {"citationID":"ip9YxHel","properties":{"formattedCitation":"(Kalpakis et al., 2001a, p. 3)","plainCitation":"(Kalpakis et al., 2001a, p. 3)","noteIndex":0},"citationItems":[{"id":154,"uris":["http://zotero.org/groups/4676159/items/SSE2EUGQ"],"itemData":{"id":154,"type":"paper-conference","container-title":"Proceedings 2001 IEEE International Conference on Data Mining","DOI":"10.1109/ICDM.2001.989529","page":"273-280","title":"Distance measures for effective clustering of ARIMA time-series","author":[{"family":"Kalpakis","given":"K."},{"family":"Gada","given":"D."},{"family":"Puttagunta","given":"V."}],"issued":{"date-parts":[["2001"]]}},"locator":"3"}],"schema":"https://github.com/citation-style-language/schema/raw/master/csl-citation.json"} </w:instrText>
            </w:r>
            <w:r>
              <w:fldChar w:fldCharType="separate"/>
            </w:r>
            <w:r w:rsidRPr="00184365">
              <w:rPr>
                <w:rFonts w:ascii="Cambria" w:hAnsi="Cambria"/>
              </w:rPr>
              <w:t>(Kalpakis et al., 2001a, p. 3)</w:t>
            </w:r>
            <w:r>
              <w:fldChar w:fldCharType="end"/>
            </w:r>
          </w:p>
          <w:p w14:paraId="36F3862E" w14:textId="77777777" w:rsidR="00C45E9D" w:rsidRDefault="00C45E9D" w:rsidP="00C45E9D">
            <w:pPr>
              <w:pStyle w:val="FirstParagraph"/>
            </w:pPr>
            <w:r>
              <w:t xml:space="preserve">" </w:t>
            </w:r>
            <w:proofErr w:type="gramStart"/>
            <w:r>
              <w:t>this</w:t>
            </w:r>
            <w:proofErr w:type="gramEnd"/>
            <w:r>
              <w:t xml:space="preserve"> article proposes a novel fuzzy clustering technique utilizing</w:t>
            </w:r>
          </w:p>
          <w:p w14:paraId="376F5FE3" w14:textId="77777777" w:rsidR="00C45E9D" w:rsidRDefault="00C45E9D" w:rsidP="00C45E9D">
            <w:pPr>
              <w:pStyle w:val="FirstParagraph"/>
            </w:pPr>
            <w:r>
              <w:t>weighted distance measure instead of the Euclidean distance</w:t>
            </w:r>
          </w:p>
          <w:p w14:paraId="46BE64C0" w14:textId="77777777" w:rsidR="00C45E9D" w:rsidRDefault="00C45E9D" w:rsidP="00C45E9D">
            <w:pPr>
              <w:pStyle w:val="FirstParagraph"/>
            </w:pPr>
            <w:r>
              <w:t>using Grey Wolf Optimizer (GWO) as the global optimization</w:t>
            </w:r>
          </w:p>
          <w:p w14:paraId="112BF910" w14:textId="77777777" w:rsidR="00C45E9D" w:rsidRDefault="00C45E9D" w:rsidP="00C45E9D">
            <w:pPr>
              <w:pStyle w:val="FirstParagraph"/>
            </w:pPr>
            <w:r>
              <w:t>techniques" pg.1. "</w:t>
            </w:r>
            <w:proofErr w:type="gramStart"/>
            <w:r>
              <w:t>some</w:t>
            </w:r>
            <w:proofErr w:type="gramEnd"/>
            <w:r>
              <w:t xml:space="preserve"> clustering techniques based on symmetry in [1] and point symmetry in [2], [3] have been developed.</w:t>
            </w:r>
          </w:p>
          <w:p w14:paraId="5EFE9016" w14:textId="77777777" w:rsidR="00C45E9D" w:rsidRDefault="00C45E9D" w:rsidP="00C45E9D">
            <w:pPr>
              <w:pStyle w:val="FirstParagraph"/>
            </w:pPr>
            <w:r>
              <w:t>But the problem with all these clustering techniques is that</w:t>
            </w:r>
          </w:p>
          <w:p w14:paraId="66EA7B73" w14:textId="77777777" w:rsidR="00C45E9D" w:rsidRDefault="00C45E9D" w:rsidP="00C45E9D">
            <w:pPr>
              <w:pStyle w:val="FirstParagraph"/>
            </w:pPr>
            <w:r>
              <w:t>it gets easily trapped to local optima and show considerably</w:t>
            </w:r>
          </w:p>
          <w:p w14:paraId="4B105CC3" w14:textId="32D69792" w:rsidR="00184365" w:rsidRDefault="00C45E9D" w:rsidP="00C45E9D">
            <w:pPr>
              <w:pStyle w:val="FirstParagraph"/>
            </w:pPr>
            <w:r>
              <w:t xml:space="preserve">slow convergence rates." </w:t>
            </w:r>
            <w:r>
              <w:fldChar w:fldCharType="begin"/>
            </w:r>
            <w:r>
              <w:instrText xml:space="preserve"> ADDIN ZOTERO_ITEM CSL_CITATION {"citationID":"e5S47zmX","properties":{"formattedCitation":"(Achom et al., 2019a, p. 1)","plainCitation":"(Achom et al., 2019a, p. 1)","noteIndex":0},"citationItems":[{"id":148,"uris":["http://zotero.org/groups/4676159/items/62NZ4P39"],"itemData":{"id":148,"type":"paper-conference","container-title":"TENCON 2019 - 2019 IEEE Region 10 Conference (TENCON)","DOI":"10.1109/TENCON.2019.8929385","page":"2705-2710","title":"Classification of Microarray Gene Expression Data using Weighted Grey Wolf Optimizer based Fuzzy Clustering","author":[{"family":"Achom","given":"Amika"},{"family":"Das","given":"Ranjita"},{"family":"Pakray","given":"Partha"},{"family":"Saha","given":"Sriparna"}],"issued":{"date-parts":[["2019"]]}},"locator":"1"}],"schema":"https://github.com/citation-style-language/schema/raw/master/csl-citation.json"} </w:instrText>
            </w:r>
            <w:r>
              <w:fldChar w:fldCharType="separate"/>
            </w:r>
            <w:r w:rsidRPr="00C45E9D">
              <w:rPr>
                <w:rFonts w:ascii="Cambria" w:hAnsi="Cambria"/>
              </w:rPr>
              <w:t>(Achom et al., 2019a, p. 1)</w:t>
            </w:r>
            <w:r>
              <w:fldChar w:fldCharType="end"/>
            </w:r>
          </w:p>
          <w:p w14:paraId="6A62357B" w14:textId="77777777" w:rsidR="00C45E9D" w:rsidRDefault="00C45E9D" w:rsidP="00C45E9D">
            <w:pPr>
              <w:pStyle w:val="FirstParagraph"/>
            </w:pPr>
            <w:r>
              <w:t>"According to the characteristics of the historical</w:t>
            </w:r>
          </w:p>
          <w:p w14:paraId="54AA9164" w14:textId="77777777" w:rsidR="00C45E9D" w:rsidRDefault="00C45E9D" w:rsidP="00C45E9D">
            <w:pPr>
              <w:pStyle w:val="FirstParagraph"/>
            </w:pPr>
            <w:r>
              <w:t>trajectory data, the Euclidean distance used in the</w:t>
            </w:r>
          </w:p>
          <w:p w14:paraId="2E987DC6" w14:textId="77777777" w:rsidR="00C45E9D" w:rsidRDefault="00C45E9D" w:rsidP="00C45E9D">
            <w:pPr>
              <w:pStyle w:val="FirstParagraph"/>
            </w:pPr>
            <w:r>
              <w:t>traditional K-means clustering algorithm can’t</w:t>
            </w:r>
          </w:p>
          <w:p w14:paraId="2B1DE39B" w14:textId="77777777" w:rsidR="00C45E9D" w:rsidRDefault="00C45E9D" w:rsidP="00C45E9D">
            <w:pPr>
              <w:pStyle w:val="FirstParagraph"/>
            </w:pPr>
            <w:r>
              <w:t>calculate the distance between altitude profiles." pg.2. "For these defects, three</w:t>
            </w:r>
          </w:p>
          <w:p w14:paraId="34B18082" w14:textId="77777777" w:rsidR="00C45E9D" w:rsidRDefault="00C45E9D" w:rsidP="00C45E9D">
            <w:pPr>
              <w:pStyle w:val="FirstParagraph"/>
            </w:pPr>
            <w:r>
              <w:t>aspects as following are proposed to improve the</w:t>
            </w:r>
          </w:p>
          <w:p w14:paraId="189BD4D8" w14:textId="77777777" w:rsidR="00C45E9D" w:rsidRDefault="00C45E9D" w:rsidP="00C45E9D">
            <w:pPr>
              <w:pStyle w:val="FirstParagraph"/>
            </w:pPr>
            <w:r>
              <w:t>traditional K-means algorithm: (1) the algorithm</w:t>
            </w:r>
          </w:p>
          <w:p w14:paraId="2D411F3D" w14:textId="77777777" w:rsidR="00C45E9D" w:rsidRDefault="00C45E9D" w:rsidP="00C45E9D">
            <w:pPr>
              <w:pStyle w:val="FirstParagraph"/>
            </w:pPr>
            <w:r>
              <w:t>based on TWED is used to measure the distance</w:t>
            </w:r>
          </w:p>
          <w:p w14:paraId="6D817821" w14:textId="0AB32F8C" w:rsidR="00C45E9D" w:rsidRDefault="00C45E9D" w:rsidP="00C45E9D">
            <w:pPr>
              <w:pStyle w:val="FirstParagraph"/>
            </w:pPr>
            <w:r>
              <w:lastRenderedPageBreak/>
              <w:t xml:space="preserve">between the two profiles;" </w:t>
            </w:r>
            <w:r>
              <w:fldChar w:fldCharType="begin"/>
            </w:r>
            <w:r>
              <w:instrText xml:space="preserve"> ADDIN ZOTERO_ITEM CSL_CITATION {"citationID":"dlOsQHp1","properties":{"formattedCitation":"(Tang et al., 2015a, p. 3)","plainCitation":"(Tang et al., 2015a, p. 3)","noteIndex":0},"citationItems":[{"id":155,"uris":["http://zotero.org/groups/4676159/items/PDWZZL82"],"itemData":{"id":155,"type":"paper-conference","container-title":"2015 Integrated Communication, Navigation and Surveillance Conference (ICNS)","DOI":"10.1109/ICNSURV.2015.7121260","page":"S3-1-S3-9","title":"A flight profile clustering method combining twed with K-means algorithm for 4D trajectory prediction","author":[{"family":"Tang","given":"Xinmin"},{"family":"Gu","given":"Junwei"},{"family":"Shen","given":"Zhiyuan"},{"family":"Chen","given":"Ping"}],"issued":{"date-parts":[["2015"]]}},"locator":"3"}],"schema":"https://github.com/citation-style-language/schema/raw/master/csl-citation.json"} </w:instrText>
            </w:r>
            <w:r>
              <w:fldChar w:fldCharType="separate"/>
            </w:r>
            <w:r w:rsidRPr="00C45E9D">
              <w:rPr>
                <w:rFonts w:ascii="Cambria" w:hAnsi="Cambria"/>
              </w:rPr>
              <w:t>(Tang et al., 2015a, p. 3)</w:t>
            </w:r>
            <w:r>
              <w:fldChar w:fldCharType="end"/>
            </w:r>
          </w:p>
          <w:p w14:paraId="33D3CF32" w14:textId="77777777" w:rsidR="00C45E9D" w:rsidRDefault="00C45E9D" w:rsidP="00C45E9D">
            <w:pPr>
              <w:pStyle w:val="FirstParagraph"/>
            </w:pPr>
            <w:r>
              <w:t>"In this work, we</w:t>
            </w:r>
          </w:p>
          <w:p w14:paraId="5FC0719A" w14:textId="77777777" w:rsidR="00C45E9D" w:rsidRDefault="00C45E9D" w:rsidP="00C45E9D">
            <w:pPr>
              <w:pStyle w:val="FirstParagraph"/>
            </w:pPr>
            <w:r>
              <w:t xml:space="preserve">compare and </w:t>
            </w:r>
            <w:proofErr w:type="spellStart"/>
            <w:r>
              <w:t>analyse</w:t>
            </w:r>
            <w:proofErr w:type="spellEnd"/>
            <w:r>
              <w:t xml:space="preserve"> the effectiveness of similarity</w:t>
            </w:r>
          </w:p>
          <w:p w14:paraId="74D302E0" w14:textId="77777777" w:rsidR="00C45E9D" w:rsidRDefault="00C45E9D" w:rsidP="00C45E9D">
            <w:pPr>
              <w:pStyle w:val="FirstParagraph"/>
            </w:pPr>
            <w:r>
              <w:t>measures such as City Block distance, Cosine</w:t>
            </w:r>
          </w:p>
          <w:p w14:paraId="5E2234B9" w14:textId="77777777" w:rsidR="00C45E9D" w:rsidRDefault="00C45E9D" w:rsidP="00C45E9D">
            <w:pPr>
              <w:pStyle w:val="FirstParagraph"/>
            </w:pPr>
            <w:r>
              <w:t>similarity, Point symmetry distance and</w:t>
            </w:r>
          </w:p>
          <w:p w14:paraId="614D8608" w14:textId="77777777" w:rsidR="00C45E9D" w:rsidRDefault="00C45E9D" w:rsidP="00C45E9D">
            <w:pPr>
              <w:pStyle w:val="FirstParagraph"/>
            </w:pPr>
            <w:proofErr w:type="spellStart"/>
            <w:r>
              <w:t>Dicecoefficient</w:t>
            </w:r>
            <w:proofErr w:type="spellEnd"/>
            <w:r>
              <w:t xml:space="preserve"> to improve document </w:t>
            </w:r>
            <w:proofErr w:type="spellStart"/>
            <w:r>
              <w:t>clusteringwith</w:t>
            </w:r>
            <w:proofErr w:type="spellEnd"/>
          </w:p>
          <w:p w14:paraId="1733BE7E" w14:textId="00C4A401" w:rsidR="00C45E9D" w:rsidRDefault="00C45E9D" w:rsidP="00C45E9D">
            <w:pPr>
              <w:pStyle w:val="FirstParagraph"/>
            </w:pPr>
            <w:r>
              <w:t xml:space="preserve">and without the presence of ontology" </w:t>
            </w:r>
            <w:r>
              <w:fldChar w:fldCharType="begin"/>
            </w:r>
            <w:r>
              <w:instrText xml:space="preserve"> ADDIN ZOTERO_ITEM CSL_CITATION {"citationID":"2ToOn3zh","properties":{"formattedCitation":"(Nadana and Shriram, 2012a, p. 1)","plainCitation":"(Nadana and Shriram, 2012a, p. 1)","noteIndex":0},"citationItems":[{"id":156,"uris":["http://zotero.org/groups/4676159/items/KPMQ85IV"],"itemData":{"id":156,"type":"paper-conference","container-title":"International Conference on Software Engineering and Mobile Application Modelling and Development (ICSEMA 2012)","DOI":"10.1049/ic.2012.0146","page":"1-5","title":"Metrics for information retrieval: A case study","author":[{"family":"Nadana","given":"Ravishankar T."},{"family":"Shriram","given":"R."}],"issued":{"date-parts":[["2012"]]}},"locator":"1"}],"schema":"https://github.com/citation-style-language/schema/raw/master/csl-citation.json"} </w:instrText>
            </w:r>
            <w:r>
              <w:fldChar w:fldCharType="separate"/>
            </w:r>
            <w:r w:rsidRPr="00C45E9D">
              <w:rPr>
                <w:rFonts w:ascii="Cambria" w:hAnsi="Cambria"/>
              </w:rPr>
              <w:t>(Nadana and Shriram, 2012a, p. 1)</w:t>
            </w:r>
            <w:r>
              <w:fldChar w:fldCharType="end"/>
            </w:r>
          </w:p>
          <w:p w14:paraId="207C6761" w14:textId="77777777" w:rsidR="00C45E9D" w:rsidRDefault="00C45E9D" w:rsidP="00C45E9D">
            <w:pPr>
              <w:pStyle w:val="FirstParagraph"/>
            </w:pPr>
            <w:r>
              <w:t>"We found that the Euclidean</w:t>
            </w:r>
          </w:p>
          <w:p w14:paraId="5F96B6B3" w14:textId="77777777" w:rsidR="00C45E9D" w:rsidRDefault="00C45E9D" w:rsidP="00C45E9D">
            <w:pPr>
              <w:pStyle w:val="FirstParagraph"/>
            </w:pPr>
            <w:r>
              <w:t>Distance, the Cosine Similarity and the Jaccard measures have</w:t>
            </w:r>
          </w:p>
          <w:p w14:paraId="33EBCF4A" w14:textId="77777777" w:rsidR="00C45E9D" w:rsidRDefault="00C45E9D" w:rsidP="00C45E9D">
            <w:pPr>
              <w:pStyle w:val="FirstParagraph"/>
            </w:pPr>
            <w:r>
              <w:t>comparable effectiveness for the partitional Arabic Documents</w:t>
            </w:r>
          </w:p>
          <w:p w14:paraId="787C10B0" w14:textId="77777777" w:rsidR="00C45E9D" w:rsidRDefault="00C45E9D" w:rsidP="00C45E9D">
            <w:pPr>
              <w:pStyle w:val="FirstParagraph"/>
            </w:pPr>
            <w:r>
              <w:t>Clustering task for finding more coherent clusters in case we</w:t>
            </w:r>
          </w:p>
          <w:p w14:paraId="4A9922BA" w14:textId="77777777" w:rsidR="00C45E9D" w:rsidRDefault="00C45E9D" w:rsidP="00C45E9D">
            <w:pPr>
              <w:pStyle w:val="FirstParagraph"/>
            </w:pPr>
            <w:r>
              <w:t>didn’t use the stemming for the testing dataset. On the other</w:t>
            </w:r>
          </w:p>
          <w:p w14:paraId="6FD61DE6" w14:textId="77777777" w:rsidR="00C45E9D" w:rsidRDefault="00C45E9D" w:rsidP="00C45E9D">
            <w:pPr>
              <w:pStyle w:val="FirstParagraph"/>
            </w:pPr>
            <w:r>
              <w:t>hand the Pearson Correlation and averaged KL Divergence are</w:t>
            </w:r>
          </w:p>
          <w:p w14:paraId="0445E2B7" w14:textId="77777777" w:rsidR="00C45E9D" w:rsidRDefault="00C45E9D" w:rsidP="00C45E9D">
            <w:pPr>
              <w:pStyle w:val="FirstParagraph"/>
            </w:pPr>
            <w:r>
              <w:t>quite similar in theirs results but there are slightly better than</w:t>
            </w:r>
          </w:p>
          <w:p w14:paraId="12D461B4" w14:textId="3E3B08B0" w:rsidR="00C45E9D" w:rsidRDefault="00C45E9D" w:rsidP="00C45E9D">
            <w:pPr>
              <w:pStyle w:val="FirstParagraph"/>
            </w:pPr>
            <w:r>
              <w:t xml:space="preserve">the other measures in the same case" </w:t>
            </w:r>
            <w:r>
              <w:fldChar w:fldCharType="begin"/>
            </w:r>
            <w:r>
              <w:instrText xml:space="preserve"> ADDIN ZOTERO_ITEM CSL_CITATION {"citationID":"lI5XCLcQ","properties":{"formattedCitation":"(Froud et al., 2010, p. 4)","plainCitation":"(Froud et al., 2010, p. 4)","noteIndex":0},"citationItems":[{"id":168,"uris":["http://zotero.org/groups/4677109/items/9NV7CEIE"],"itemData":{"id":168,"type":"paper-conference","container-title":"2010 5th International Symposium On I/V Communications and Mobile Network","DOI":"10.1109/ISVC.2010.5656417","page":"1-4","title":"Stemming and similarity measures for Arabic Documents Clustering","author":[{"family":"Froud","given":"H."},{"family":"Benslimane","given":"R."},{"family":"Lachkar","given":"A."},{"family":"Ouatik","given":"S. Alaoui"}],"issued":{"date-parts":[["2010"]]}},"locator":"4"}],"schema":"https://github.com/citation-style-language/schema/raw/master/csl-citation.json"} </w:instrText>
            </w:r>
            <w:r>
              <w:fldChar w:fldCharType="separate"/>
            </w:r>
            <w:r w:rsidRPr="00C45E9D">
              <w:rPr>
                <w:rFonts w:ascii="Cambria" w:hAnsi="Cambria"/>
              </w:rPr>
              <w:t>(Froud et al., 2010, p. 4)</w:t>
            </w:r>
            <w:r>
              <w:fldChar w:fldCharType="end"/>
            </w:r>
          </w:p>
          <w:p w14:paraId="0C93C86D" w14:textId="77777777" w:rsidR="00C45E9D" w:rsidRDefault="00C45E9D" w:rsidP="00C45E9D">
            <w:pPr>
              <w:pStyle w:val="FirstParagraph"/>
            </w:pPr>
            <w:r>
              <w:t>"DDML minimizes the difference between instances with the same category and the</w:t>
            </w:r>
          </w:p>
          <w:p w14:paraId="1C7CBF16" w14:textId="77777777" w:rsidR="00C45E9D" w:rsidRDefault="00C45E9D" w:rsidP="00C45E9D">
            <w:pPr>
              <w:pStyle w:val="FirstParagraph"/>
            </w:pPr>
            <w:r>
              <w:t>similarity of instances from different domains to handle the</w:t>
            </w:r>
          </w:p>
          <w:p w14:paraId="78BB7F63" w14:textId="77777777" w:rsidR="00C45E9D" w:rsidRDefault="00C45E9D" w:rsidP="00C45E9D">
            <w:pPr>
              <w:pStyle w:val="FirstParagraph"/>
            </w:pPr>
            <w:r>
              <w:lastRenderedPageBreak/>
              <w:t>problem of the learned distance metric suffering from high</w:t>
            </w:r>
          </w:p>
          <w:p w14:paraId="79C92BF7" w14:textId="793923DF" w:rsidR="00C45E9D" w:rsidRDefault="00C45E9D" w:rsidP="00C45E9D">
            <w:pPr>
              <w:pStyle w:val="FirstParagraph"/>
            </w:pPr>
            <w:r>
              <w:t>feature distribution bias in aerial scenes."</w:t>
            </w:r>
            <w:r>
              <w:fldChar w:fldCharType="begin"/>
            </w:r>
            <w:r>
              <w:instrText xml:space="preserve"> ADDIN ZOTERO_ITEM CSL_CITATION {"citationID":"jJnDWBbf","properties":{"formattedCitation":"(Yan et al., 2019a, p. 16)","plainCitation":"(Yan et al., 2019a, p. 16)","noteIndex":0},"citationItems":[{"id":143,"uris":["http://zotero.org/groups/4676159/items/6NQN3UND"],"itemData":{"id":143,"type":"article-journal","container-title":"IEEE Transactions on Geoscience and Remote Sensing","DOI":"10.1109/TGRS.2018.2888618","issue":"6","page":"3840-3857","title":"Cross-Domain Distance Metric Learning Framework With Limited Target Samples for Scene Classification of Aerial Images","volume":"57","author":[{"family":"Yan","given":"Li"},{"family":"Zhu","given":"Ruixi"},{"family":"Mo","given":"Nan"},{"family":"Liu","given":"Yi"}],"issued":{"date-parts":[["2019"]]}},"locator":"16"}],"schema":"https://github.com/citation-style-language/schema/raw/master/csl-citation.json"} </w:instrText>
            </w:r>
            <w:r>
              <w:fldChar w:fldCharType="separate"/>
            </w:r>
            <w:r w:rsidRPr="00C45E9D">
              <w:rPr>
                <w:rFonts w:ascii="Cambria" w:hAnsi="Cambria"/>
              </w:rPr>
              <w:t>(Yan et al., 2019a, p. 16)</w:t>
            </w:r>
            <w:r>
              <w:fldChar w:fldCharType="end"/>
            </w:r>
          </w:p>
          <w:p w14:paraId="1EF6B4B8" w14:textId="77777777" w:rsidR="00C45E9D" w:rsidRDefault="00C45E9D" w:rsidP="00C45E9D">
            <w:pPr>
              <w:pStyle w:val="FirstParagraph"/>
            </w:pPr>
            <w:r>
              <w:t>"Results show that when</w:t>
            </w:r>
          </w:p>
          <w:p w14:paraId="797FBE52" w14:textId="77777777" w:rsidR="00C45E9D" w:rsidRDefault="00C45E9D" w:rsidP="00C45E9D">
            <w:pPr>
              <w:pStyle w:val="FirstParagraph"/>
            </w:pPr>
            <w:r>
              <w:t>using the Manhattan distance, smoother and shorter error</w:t>
            </w:r>
          </w:p>
          <w:p w14:paraId="34B55AEF" w14:textId="77777777" w:rsidR="00C45E9D" w:rsidRDefault="00C45E9D" w:rsidP="00C45E9D">
            <w:pPr>
              <w:pStyle w:val="FirstParagraph"/>
            </w:pPr>
            <w:r>
              <w:t>variance was not reflected in the segmentation, nor did it</w:t>
            </w:r>
          </w:p>
          <w:p w14:paraId="2C6E4224" w14:textId="77777777" w:rsidR="00C45E9D" w:rsidRDefault="00C45E9D" w:rsidP="00C45E9D">
            <w:pPr>
              <w:pStyle w:val="FirstParagraph"/>
            </w:pPr>
            <w:r>
              <w:t>provide near match with the raw image shown in Figure 1 (a).</w:t>
            </w:r>
          </w:p>
          <w:p w14:paraId="1CEC2537" w14:textId="77777777" w:rsidR="00C45E9D" w:rsidRDefault="00C45E9D" w:rsidP="00C45E9D">
            <w:pPr>
              <w:pStyle w:val="FirstParagraph"/>
            </w:pPr>
            <w:r>
              <w:t>Euclidian distance, on the other hand, displayed wider error</w:t>
            </w:r>
          </w:p>
          <w:p w14:paraId="2A5C630F" w14:textId="77777777" w:rsidR="00C45E9D" w:rsidRDefault="00C45E9D" w:rsidP="00C45E9D">
            <w:pPr>
              <w:pStyle w:val="FirstParagraph"/>
            </w:pPr>
            <w:r>
              <w:t>range, but much clearer segmentation and closer matching with</w:t>
            </w:r>
          </w:p>
          <w:p w14:paraId="20220991" w14:textId="0C9AD0CA" w:rsidR="00C45E9D" w:rsidRDefault="00C45E9D" w:rsidP="00C45E9D">
            <w:pPr>
              <w:pStyle w:val="FirstParagraph"/>
            </w:pPr>
            <w:r>
              <w:t xml:space="preserve">the raw image. " </w:t>
            </w:r>
            <w:r>
              <w:fldChar w:fldCharType="begin"/>
            </w:r>
            <w:r>
              <w:instrText xml:space="preserve"> ADDIN ZOTERO_ITEM CSL_CITATION {"citationID":"pEbFtnLK","properties":{"formattedCitation":"(Sammouda and Youssef, 2014, p. 6)","plainCitation":"(Sammouda and Youssef, 2014, p. 6)","noteIndex":0},"citationItems":[{"id":172,"uris":["http://zotero.org/groups/4677109/items/HPI9LK2Z"],"itemData":{"id":172,"type":"paper-conference","container-title":"2014 Global Summit on Computer Information Technology (GSCIT)","DOI":"10.1109/GSCIT.2014.6970130","page":"1-6","title":"A comparison of cluster distance metrics for the segmentation of sputum color image using unsupervised hopfield neural network classifier","author":[{"family":"Sammouda","given":"Rachid"},{"family":"Youssef","given":"Belgacem Ben"}],"issued":{"date-parts":[["2014"]]}},"locator":"6"}],"schema":"https://github.com/citation-style-language/schema/raw/master/csl-citation.json"} </w:instrText>
            </w:r>
            <w:r>
              <w:fldChar w:fldCharType="separate"/>
            </w:r>
            <w:r w:rsidRPr="00C45E9D">
              <w:rPr>
                <w:rFonts w:ascii="Cambria" w:hAnsi="Cambria"/>
              </w:rPr>
              <w:t>(Sammouda and Youssef, 2014, p. 6)</w:t>
            </w:r>
            <w:r>
              <w:fldChar w:fldCharType="end"/>
            </w:r>
          </w:p>
          <w:p w14:paraId="41B6A8FD" w14:textId="6E1409C7" w:rsidR="00C45E9D" w:rsidRDefault="00C45E9D" w:rsidP="00C45E9D">
            <w:pPr>
              <w:pStyle w:val="FirstParagraph"/>
            </w:pPr>
            <w:r>
              <w:t>"In addition, a GFCM clustering strategy is</w:t>
            </w:r>
          </w:p>
          <w:p w14:paraId="177DD558" w14:textId="77777777" w:rsidR="00C45E9D" w:rsidRDefault="00C45E9D" w:rsidP="00C45E9D">
            <w:pPr>
              <w:pStyle w:val="FirstParagraph"/>
            </w:pPr>
            <w:r>
              <w:t>proposed to solve the clustering problem of using FCM under</w:t>
            </w:r>
          </w:p>
          <w:p w14:paraId="516E45DE" w14:textId="77777777" w:rsidR="00C45E9D" w:rsidRDefault="00C45E9D" w:rsidP="00C45E9D">
            <w:pPr>
              <w:pStyle w:val="FirstParagraph"/>
            </w:pPr>
            <w:r>
              <w:t>different distance metrics and fuzzy degrees, which achieves</w:t>
            </w:r>
          </w:p>
          <w:p w14:paraId="0E7B38A2" w14:textId="77777777" w:rsidR="00C45E9D" w:rsidRDefault="00C45E9D" w:rsidP="00C45E9D">
            <w:pPr>
              <w:pStyle w:val="FirstParagraph"/>
            </w:pPr>
            <w:r>
              <w:t>the aim of using objective function to control the fuzziness of</w:t>
            </w:r>
          </w:p>
          <w:p w14:paraId="2A488377" w14:textId="313E3F26" w:rsidR="00C45E9D" w:rsidRDefault="00C45E9D" w:rsidP="00C45E9D">
            <w:pPr>
              <w:pStyle w:val="FirstParagraph"/>
            </w:pPr>
            <w:r>
              <w:t xml:space="preserve">clustering results." </w:t>
            </w:r>
            <w:r>
              <w:fldChar w:fldCharType="begin"/>
            </w:r>
            <w:r>
              <w:instrText xml:space="preserve"> ADDIN ZOTERO_ITEM CSL_CITATION {"citationID":"p9WOEHCR","properties":{"formattedCitation":"(Zhao et al., 2021a, p. 14)","plainCitation":"(Zhao et al., 2021a, p. 14)","noteIndex":0},"citationItems":[{"id":149,"uris":["http://zotero.org/groups/4676159/items/QVH7LHKE"],"itemData":{"id":149,"type":"article-journal","container-title":"IEEE Transactions on Fuzzy Systems","DOI":"10.1109/TFUZZ.2021.3119240","page":"1-1","title":"General Fuzzy C-Means Clustering Strategy: Using Objective Function to Control Fuzziness of Clustering Results","author":[{"family":"Zhao","given":"Kaixin"},{"family":"Dai","given":"Yaping"},{"family":"Jia","given":"Zhiyang"},{"family":"Ji","given":"Ye"}],"issued":{"date-parts":[["2021"]]}},"locator":"14"}],"schema":"https://github.com/citation-style-language/schema/raw/master/csl-citation.json"} </w:instrText>
            </w:r>
            <w:r>
              <w:fldChar w:fldCharType="separate"/>
            </w:r>
            <w:r w:rsidRPr="00C45E9D">
              <w:rPr>
                <w:rFonts w:ascii="Cambria" w:hAnsi="Cambria"/>
              </w:rPr>
              <w:t>(Zhao et al., 2021a, p. 14)</w:t>
            </w:r>
            <w:r>
              <w:fldChar w:fldCharType="end"/>
            </w:r>
          </w:p>
          <w:p w14:paraId="73D417FE" w14:textId="77777777" w:rsidR="00C45E9D" w:rsidRDefault="00C45E9D" w:rsidP="00C45E9D">
            <w:pPr>
              <w:pStyle w:val="FirstParagraph"/>
            </w:pPr>
            <w:r>
              <w:t>"Finally, extensive</w:t>
            </w:r>
          </w:p>
          <w:p w14:paraId="2AA95A18" w14:textId="77777777" w:rsidR="00C45E9D" w:rsidRDefault="00C45E9D" w:rsidP="00C45E9D">
            <w:pPr>
              <w:pStyle w:val="FirstParagraph"/>
            </w:pPr>
            <w:r>
              <w:t>experiments have been performed to demonstrate that by comparison with the effect caused by distance metric, the choices of</w:t>
            </w:r>
          </w:p>
          <w:p w14:paraId="3DF21712" w14:textId="77777777" w:rsidR="00C45E9D" w:rsidRDefault="00C45E9D" w:rsidP="00C45E9D">
            <w:pPr>
              <w:pStyle w:val="FirstParagraph"/>
            </w:pPr>
            <w:r>
              <w:t xml:space="preserve">fuzzy degree </w:t>
            </w:r>
            <w:proofErr w:type="gramStart"/>
            <w:r>
              <w:t>have</w:t>
            </w:r>
            <w:proofErr w:type="gramEnd"/>
            <w:r>
              <w:t xml:space="preserve"> a more significant effect and improvement on</w:t>
            </w:r>
          </w:p>
          <w:p w14:paraId="3C0967AD" w14:textId="0888B1BA" w:rsidR="00C45E9D" w:rsidRDefault="00C45E9D" w:rsidP="00C45E9D">
            <w:pPr>
              <w:pStyle w:val="FirstParagraph"/>
            </w:pPr>
            <w:r>
              <w:lastRenderedPageBreak/>
              <w:t xml:space="preserve">the performances of a FCM-based clustering algorithm" </w:t>
            </w:r>
            <w:r>
              <w:fldChar w:fldCharType="begin"/>
            </w:r>
            <w:r>
              <w:instrText xml:space="preserve"> ADDIN ZOTERO_ITEM CSL_CITATION {"citationID":"ccowXdWW","properties":{"formattedCitation":"(Zhao et al., 2021a, p. 1)","plainCitation":"(Zhao et al., 2021a, p. 1)","noteIndex":0},"citationItems":[{"id":149,"uris":["http://zotero.org/groups/4676159/items/QVH7LHKE"],"itemData":{"id":149,"type":"article-journal","container-title":"IEEE Transactions on Fuzzy Systems","DOI":"10.1109/TFUZZ.2021.3119240","page":"1-1","title":"General Fuzzy C-Means Clustering Strategy: Using Objective Function to Control Fuzziness of Clustering Results","author":[{"family":"Zhao","given":"Kaixin"},{"family":"Dai","given":"Yaping"},{"family":"Jia","given":"Zhiyang"},{"family":"Ji","given":"Ye"}],"issued":{"date-parts":[["2021"]]}},"locator":"1"}],"schema":"https://github.com/citation-style-language/schema/raw/master/csl-citation.json"} </w:instrText>
            </w:r>
            <w:r>
              <w:fldChar w:fldCharType="separate"/>
            </w:r>
            <w:r w:rsidRPr="00C45E9D">
              <w:rPr>
                <w:rFonts w:ascii="Cambria" w:hAnsi="Cambria"/>
              </w:rPr>
              <w:t>(Zhao et al., 2021a, p. 1)</w:t>
            </w:r>
            <w:r>
              <w:fldChar w:fldCharType="end"/>
            </w:r>
          </w:p>
          <w:p w14:paraId="5EE0C345" w14:textId="77777777" w:rsidR="00723D17" w:rsidRDefault="00723D17" w:rsidP="00723D17">
            <w:pPr>
              <w:pStyle w:val="FirstParagraph"/>
            </w:pPr>
            <w:r>
              <w:t>"We also investigate the effects of assigning</w:t>
            </w:r>
          </w:p>
          <w:p w14:paraId="6FB01C22" w14:textId="77777777" w:rsidR="00723D17" w:rsidRDefault="00723D17" w:rsidP="00723D17">
            <w:pPr>
              <w:pStyle w:val="FirstParagraph"/>
            </w:pPr>
            <w:r>
              <w:t>different importance levels to the different similarity</w:t>
            </w:r>
          </w:p>
          <w:p w14:paraId="52343E09" w14:textId="77777777" w:rsidR="00723D17" w:rsidRDefault="00723D17" w:rsidP="00723D17">
            <w:pPr>
              <w:pStyle w:val="FirstParagraph"/>
            </w:pPr>
            <w:r>
              <w:t>measures based on the corpus characteristics." pg.1. "Our proposed ensemble similarity measure is</w:t>
            </w:r>
          </w:p>
          <w:p w14:paraId="393CB883" w14:textId="77777777" w:rsidR="00723D17" w:rsidRDefault="00723D17" w:rsidP="00723D17">
            <w:pPr>
              <w:pStyle w:val="FirstParagraph"/>
            </w:pPr>
            <w:r>
              <w:t>adaptable to suit different corpus characteristics by</w:t>
            </w:r>
          </w:p>
          <w:p w14:paraId="697F39E0" w14:textId="77777777" w:rsidR="00723D17" w:rsidRDefault="00723D17" w:rsidP="00723D17">
            <w:pPr>
              <w:pStyle w:val="FirstParagraph"/>
            </w:pPr>
            <w:r>
              <w:t>assigning different weights to its contextual similarity</w:t>
            </w:r>
          </w:p>
          <w:p w14:paraId="714A8DF5" w14:textId="77777777" w:rsidR="00C45E9D" w:rsidRDefault="00723D17" w:rsidP="00723D17">
            <w:pPr>
              <w:pStyle w:val="FirstParagraph"/>
            </w:pPr>
            <w:r>
              <w:t xml:space="preserve">and its semantic relatedness components." </w:t>
            </w:r>
            <w:r>
              <w:fldChar w:fldCharType="begin"/>
            </w:r>
            <w:r>
              <w:instrText xml:space="preserve"> ADDIN ZOTERO_ITEM CSL_CITATION {"citationID":"mggOnbpr","properties":{"formattedCitation":"(Ittoo and Maruster, 2009, p. 4)","plainCitation":"(Ittoo and Maruster, 2009, p. 4)","noteIndex":0},"citationItems":[{"id":173,"uris":["http://zotero.org/groups/4677109/items/J7CW2JA7"],"itemData":{"id":173,"type":"paper-conference","container-title":"2009 WRI World Congress on Computer Science and Information Engineering","DOI":"10.1109/CSIE.2009.764","page":"315-319","title":"Ensemble Similarity Measures for Clustering Terms","volume":"4","author":[{"family":"Ittoo","given":"Ashwin"},{"family":"Maruster","given":"Laura"}],"issued":{"date-parts":[["2009"]]}},"locator":"4"}],"schema":"https://github.com/citation-style-language/schema/raw/master/csl-citation.json"} </w:instrText>
            </w:r>
            <w:r>
              <w:fldChar w:fldCharType="separate"/>
            </w:r>
            <w:r w:rsidRPr="00723D17">
              <w:rPr>
                <w:rFonts w:ascii="Cambria" w:hAnsi="Cambria"/>
              </w:rPr>
              <w:t>(Ittoo and Maruster, 2009, p. 4)</w:t>
            </w:r>
            <w:r>
              <w:fldChar w:fldCharType="end"/>
            </w:r>
          </w:p>
          <w:p w14:paraId="5138D289" w14:textId="77777777" w:rsidR="00117CAD" w:rsidRDefault="00117CAD" w:rsidP="00117CAD">
            <w:pPr>
              <w:pStyle w:val="FirstParagraph"/>
            </w:pPr>
            <w:r>
              <w:t>"Comparing the three types of dissimilarity metrics</w:t>
            </w:r>
          </w:p>
          <w:p w14:paraId="0BF1BA00" w14:textId="77777777" w:rsidR="00117CAD" w:rsidRDefault="00117CAD" w:rsidP="00117CAD">
            <w:pPr>
              <w:pStyle w:val="FirstParagraph"/>
            </w:pPr>
            <w:r>
              <w:t>investigated, our results show that the base pair distance</w:t>
            </w:r>
          </w:p>
          <w:p w14:paraId="0214732B" w14:textId="77777777" w:rsidR="00117CAD" w:rsidRDefault="00117CAD" w:rsidP="00117CAD">
            <w:pPr>
              <w:pStyle w:val="FirstParagraph"/>
            </w:pPr>
            <w:r>
              <w:t xml:space="preserve">metrics provided a higher average Sensitivity and F-measure." </w:t>
            </w:r>
            <w:r>
              <w:fldChar w:fldCharType="begin"/>
            </w:r>
            <w:r>
              <w:instrText xml:space="preserve"> ADDIN ZOTERO_ITEM CSL_CITATION {"citationID":"wdlUTgBg","properties":{"formattedCitation":"(Tsang and Wiese, 2009, p. 7)","plainCitation":"(Tsang and Wiese, 2009, p. 7)","noteIndex":0},"citationItems":[{"id":174,"uris":["http://zotero.org/groups/4677109/items/UIFR4INT"],"itemData":{"id":174,"type":"paper-conference","container-title":"2009 IEEE Symposium on Computational Intelligence in Bioinformatics and Computational Biology","DOI":"10.1109/CIBCB.2009.4925701","page":"8-15","title":"SARNA-ensemble-predict: The effect of different dissimilarity metrics on a novel ensemble-based RNA secondary structure prediction algorithm","author":[{"family":"Tsang","given":"Herbert H."},{"family":"Wiese","given":"Kay C."}],"issued":{"date-parts":[["2009"]]}},"locator":"7"}],"schema":"https://github.com/citation-style-language/schema/raw/master/csl-citation.json"} </w:instrText>
            </w:r>
            <w:r>
              <w:fldChar w:fldCharType="separate"/>
            </w:r>
            <w:r w:rsidRPr="00117CAD">
              <w:rPr>
                <w:rFonts w:ascii="Cambria" w:hAnsi="Cambria"/>
              </w:rPr>
              <w:t>(Tsang and Wiese, 2009, p. 7)</w:t>
            </w:r>
            <w:r>
              <w:fldChar w:fldCharType="end"/>
            </w:r>
          </w:p>
          <w:p w14:paraId="7DFE5C56" w14:textId="77777777" w:rsidR="00117CAD" w:rsidRDefault="00117CAD" w:rsidP="00117CAD">
            <w:pPr>
              <w:pStyle w:val="FirstParagraph"/>
            </w:pPr>
            <w:r>
              <w:t>"In addition, tree edit distance has shown a very strong</w:t>
            </w:r>
          </w:p>
          <w:p w14:paraId="222957D7" w14:textId="77777777" w:rsidR="00117CAD" w:rsidRDefault="00117CAD" w:rsidP="00117CAD">
            <w:pPr>
              <w:pStyle w:val="FirstParagraph"/>
            </w:pPr>
            <w:r>
              <w:t>correlation in terms of Sensitivity. However, in our results we</w:t>
            </w:r>
          </w:p>
          <w:p w14:paraId="7F592C0D" w14:textId="77777777" w:rsidR="00117CAD" w:rsidRDefault="00117CAD" w:rsidP="00117CAD">
            <w:pPr>
              <w:pStyle w:val="FirstParagraph"/>
            </w:pPr>
            <w:r>
              <w:t xml:space="preserve">did not notice an overwhelming advantage over other metrics." </w:t>
            </w:r>
            <w:r>
              <w:fldChar w:fldCharType="begin"/>
            </w:r>
            <w:r>
              <w:instrText xml:space="preserve"> ADDIN ZOTERO_ITEM CSL_CITATION {"citationID":"0EWVui7Z","properties":{"formattedCitation":"(Tsang and Wiese, 2009, p. 7)","plainCitation":"(Tsang and Wiese, 2009, p. 7)","noteIndex":0},"citationItems":[{"id":174,"uris":["http://zotero.org/groups/4677109/items/UIFR4INT"],"itemData":{"id":174,"type":"paper-conference","container-title":"2009 IEEE Symposium on Computational Intelligence in Bioinformatics and Computational Biology","DOI":"10.1109/CIBCB.2009.4925701","page":"8-15","title":"SARNA-ensemble-predict: The effect of different dissimilarity metrics on a novel ensemble-based RNA secondary structure prediction algorithm","author":[{"family":"Tsang","given":"Herbert H."},{"family":"Wiese","given":"Kay C."}],"issued":{"date-parts":[["2009"]]}},"locator":"7"}],"schema":"https://github.com/citation-style-language/schema/raw/master/csl-citation.json"} </w:instrText>
            </w:r>
            <w:r>
              <w:fldChar w:fldCharType="separate"/>
            </w:r>
            <w:r w:rsidRPr="00117CAD">
              <w:rPr>
                <w:rFonts w:ascii="Cambria" w:hAnsi="Cambria"/>
              </w:rPr>
              <w:t>(Tsang and Wiese, 2009, p. 7)</w:t>
            </w:r>
            <w:r>
              <w:fldChar w:fldCharType="end"/>
            </w:r>
          </w:p>
          <w:p w14:paraId="1D68A9F2" w14:textId="77777777" w:rsidR="00D01B53" w:rsidRDefault="00D01B53" w:rsidP="00D01B53">
            <w:pPr>
              <w:pStyle w:val="FirstParagraph"/>
            </w:pPr>
            <w:r>
              <w:t>"A novel ADFLICM clustering algorithm for remotely</w:t>
            </w:r>
          </w:p>
          <w:p w14:paraId="534C72CB" w14:textId="77777777" w:rsidR="00D01B53" w:rsidRDefault="00D01B53" w:rsidP="00D01B53">
            <w:pPr>
              <w:pStyle w:val="FirstParagraph"/>
            </w:pPr>
            <w:r>
              <w:t>sensed imagery classification is proposed in this paper. The</w:t>
            </w:r>
          </w:p>
          <w:p w14:paraId="36DCB355" w14:textId="77777777" w:rsidR="00D01B53" w:rsidRDefault="00D01B53" w:rsidP="00D01B53">
            <w:pPr>
              <w:pStyle w:val="FirstParagraph"/>
            </w:pPr>
            <w:r>
              <w:lastRenderedPageBreak/>
              <w:t>proposed algorithm is able to overcome the drawbacks of the</w:t>
            </w:r>
          </w:p>
          <w:p w14:paraId="4BD898B3" w14:textId="77777777" w:rsidR="00D01B53" w:rsidRDefault="00D01B53" w:rsidP="00D01B53">
            <w:pPr>
              <w:pStyle w:val="FirstParagraph"/>
            </w:pPr>
            <w:r>
              <w:t>well-known FCM by incorporating local spatial and gray level</w:t>
            </w:r>
          </w:p>
          <w:p w14:paraId="4F66D62E" w14:textId="77777777" w:rsidR="00D01B53" w:rsidRDefault="00D01B53" w:rsidP="00D01B53">
            <w:pPr>
              <w:pStyle w:val="FirstParagraph"/>
            </w:pPr>
            <w:r>
              <w:t>information. The ADFLICM is effective in removing noise</w:t>
            </w:r>
          </w:p>
          <w:p w14:paraId="373383AB" w14:textId="77777777" w:rsidR="00D01B53" w:rsidRDefault="00D01B53" w:rsidP="00D01B53">
            <w:pPr>
              <w:pStyle w:val="FirstParagraph"/>
            </w:pPr>
            <w:r>
              <w:t>pixels and reducing the edge blurring artifact simultaneously.</w:t>
            </w:r>
          </w:p>
          <w:p w14:paraId="4E4F129C" w14:textId="77777777" w:rsidR="00D01B53" w:rsidRDefault="00D01B53" w:rsidP="00D01B53">
            <w:pPr>
              <w:pStyle w:val="FirstParagraph"/>
            </w:pPr>
            <w:r>
              <w:t>This advantage is based on the definition of a new local</w:t>
            </w:r>
          </w:p>
          <w:p w14:paraId="1673CAD2" w14:textId="77777777" w:rsidR="00117CAD" w:rsidRDefault="00D01B53" w:rsidP="00D01B53">
            <w:pPr>
              <w:pStyle w:val="FirstParagraph"/>
            </w:pPr>
            <w:r>
              <w:t xml:space="preserve">similarity measure, which can provide proper tradeoff between the center pixel and its neighboring pixels." </w:t>
            </w:r>
            <w:r>
              <w:fldChar w:fldCharType="begin"/>
            </w:r>
            <w:r>
              <w:instrText xml:space="preserve"> ADDIN ZOTERO_ITEM CSL_CITATION {"citationID":"LTr1PlIX","properties":{"formattedCitation":"(Zhang et al., 2017, pp. 11, 12)","plainCitation":"(Zhang et al., 2017, pp. 11, 12)","noteIndex":0},"citationItems":[{"id":175,"uris":["http://zotero.org/groups/4677109/items/RYKFD233"],"itemData":{"id":175,"type":"article-journal","container-title":"IEEE Transactions on Geoscience and Remote Sensing","DOI":"10.1109/TGRS.2017.2702061","issue":"9","page":"5057-5068","title":"A Novel Adaptive Fuzzy Local Information $C$ -Means Clustering Algorithm for Remotely Sensed Imagery Classification","volume":"55","author":[{"family":"Zhang","given":"Hua"},{"family":"Wang","given":"Qunming"},{"family":"Shi","given":"Wenzhong"},{"family":"Hao","given":"Ming"}],"issued":{"date-parts":[["2017"]]}},"locator":"11, 12"}],"schema":"https://github.com/citation-style-language/schema/raw/master/csl-citation.json"} </w:instrText>
            </w:r>
            <w:r>
              <w:fldChar w:fldCharType="separate"/>
            </w:r>
            <w:r w:rsidRPr="00D01B53">
              <w:rPr>
                <w:rFonts w:ascii="Cambria" w:hAnsi="Cambria"/>
              </w:rPr>
              <w:t>(Zhang et al., 2017, pp. 11, 12)</w:t>
            </w:r>
            <w:r>
              <w:fldChar w:fldCharType="end"/>
            </w:r>
          </w:p>
          <w:p w14:paraId="67127EC3" w14:textId="77777777" w:rsidR="00E573F1" w:rsidRDefault="00E573F1" w:rsidP="00E573F1">
            <w:pPr>
              <w:pStyle w:val="FirstParagraph"/>
            </w:pPr>
            <w:r>
              <w:t>"The variety of similarity measures can cause</w:t>
            </w:r>
          </w:p>
          <w:p w14:paraId="4B95E6EA" w14:textId="77777777" w:rsidR="00E573F1" w:rsidRDefault="00E573F1" w:rsidP="00E573F1">
            <w:pPr>
              <w:pStyle w:val="FirstParagraph"/>
            </w:pPr>
            <w:r>
              <w:t>difficulties in selecting a suitable measure. In this paper, we</w:t>
            </w:r>
          </w:p>
          <w:p w14:paraId="50C8844F" w14:textId="77777777" w:rsidR="00E573F1" w:rsidRDefault="00E573F1" w:rsidP="00E573F1">
            <w:pPr>
              <w:pStyle w:val="FirstParagraph"/>
            </w:pPr>
            <w:r>
              <w:t>explored set-inspired similarity measures for CFRSs, including</w:t>
            </w:r>
          </w:p>
          <w:p w14:paraId="3788BAB8" w14:textId="77777777" w:rsidR="00E573F1" w:rsidRDefault="00E573F1" w:rsidP="00E573F1">
            <w:pPr>
              <w:pStyle w:val="FirstParagraph"/>
            </w:pPr>
            <w:r>
              <w:t>Fuzzy sets index, Jaccard index, Sorensen coefficient, and</w:t>
            </w:r>
          </w:p>
          <w:p w14:paraId="484CBDA9" w14:textId="4314CF91" w:rsidR="00D01B53" w:rsidRDefault="00E573F1" w:rsidP="00E573F1">
            <w:pPr>
              <w:pStyle w:val="FirstParagraph"/>
            </w:pPr>
            <w:r>
              <w:t xml:space="preserve">Symmetric difference." </w:t>
            </w:r>
            <w:r>
              <w:fldChar w:fldCharType="begin"/>
            </w:r>
            <w:r>
              <w:instrText xml:space="preserve"> ADDIN ZOTERO_ITEM CSL_CITATION {"citationID":"VrCGAFIu","properties":{"formattedCitation":"(Le and Le, 2021, p. 4)","plainCitation":"(Le and Le, 2021, p. 4)","noteIndex":0},"citationItems":[{"id":177,"uris":["http://zotero.org/groups/4677109/items/GBP2P4GL"],"itemData":{"id":177,"type":"paper-conference","container-title":"2021 13th International Conference on Knowledge and Systems Engineering (KSE)","DOI":"10.1109/KSE53942.2021.9648825","page":"1-6","title":"Exploring Set-Inspired Similarity Measures for Collaborative Filtering Recommendation","author":[{"family":"Le","given":"Quang-Hung"},{"family":"Le","given":"Thi-Xinh"}],"issued":{"date-parts":[["2021"]]}},"locator":"4"}],"schema":"https://github.com/citation-style-language/schema/raw/master/csl-citation.json"} </w:instrText>
            </w:r>
            <w:r>
              <w:fldChar w:fldCharType="separate"/>
            </w:r>
            <w:r w:rsidRPr="00E573F1">
              <w:rPr>
                <w:rFonts w:ascii="Cambria" w:hAnsi="Cambria"/>
              </w:rPr>
              <w:t>(Le and Le, 2021, p. 4)</w:t>
            </w:r>
            <w:r>
              <w:fldChar w:fldCharType="end"/>
            </w:r>
          </w:p>
          <w:p w14:paraId="79E1E66E" w14:textId="77777777" w:rsidR="00E573F1" w:rsidRDefault="00E573F1" w:rsidP="00E573F1">
            <w:pPr>
              <w:pStyle w:val="FirstParagraph"/>
            </w:pPr>
            <w:r>
              <w:t>"Empirical evidence also</w:t>
            </w:r>
          </w:p>
          <w:p w14:paraId="6A52061D" w14:textId="77777777" w:rsidR="00E573F1" w:rsidRDefault="00E573F1" w:rsidP="00E573F1">
            <w:pPr>
              <w:pStyle w:val="FirstParagraph"/>
            </w:pPr>
            <w:r>
              <w:t>showed that the symmetric difference measure provides better</w:t>
            </w:r>
          </w:p>
          <w:p w14:paraId="5E60F04F" w14:textId="19C77159" w:rsidR="00E573F1" w:rsidRDefault="00E573F1" w:rsidP="00E573F1">
            <w:pPr>
              <w:pStyle w:val="FirstParagraph"/>
            </w:pPr>
            <w:r>
              <w:t xml:space="preserve">results than all the rest of the measures." </w:t>
            </w:r>
            <w:r>
              <w:fldChar w:fldCharType="begin"/>
            </w:r>
            <w:r>
              <w:instrText xml:space="preserve"> ADDIN ZOTERO_ITEM CSL_CITATION {"citationID":"olOlUax9","properties":{"formattedCitation":"(Le and Le, 2021, p. 5)","plainCitation":"(Le and Le, 2021, p. 5)","noteIndex":0},"citationItems":[{"id":177,"uris":["http://zotero.org/groups/4677109/items/GBP2P4GL"],"itemData":{"id":177,"type":"paper-conference","container-title":"2021 13th International Conference on Knowledge and Systems Engineering (KSE)","DOI":"10.1109/KSE53942.2021.9648825","page":"1-6","title":"Exploring Set-Inspired Similarity Measures for Collaborative Filtering Recommendation","author":[{"family":"Le","given":"Quang-Hung"},{"family":"Le","given":"Thi-Xinh"}],"issued":{"date-parts":[["2021"]]}},"locator":"5"}],"schema":"https://github.com/citation-style-language/schema/raw/master/csl-citation.json"} </w:instrText>
            </w:r>
            <w:r>
              <w:fldChar w:fldCharType="separate"/>
            </w:r>
            <w:r w:rsidRPr="00E573F1">
              <w:rPr>
                <w:rFonts w:ascii="Cambria" w:hAnsi="Cambria"/>
              </w:rPr>
              <w:t>(Le and Le, 2021, p. 5)</w:t>
            </w:r>
            <w:r>
              <w:fldChar w:fldCharType="end"/>
            </w:r>
          </w:p>
          <w:p w14:paraId="13542173" w14:textId="1D940282" w:rsidR="00E573F1" w:rsidRDefault="00E573F1" w:rsidP="00E573F1">
            <w:pPr>
              <w:pStyle w:val="FirstParagraph"/>
            </w:pPr>
          </w:p>
          <w:p w14:paraId="1D549103" w14:textId="77777777" w:rsidR="007111F2" w:rsidRDefault="007111F2" w:rsidP="007111F2">
            <w:pPr>
              <w:pStyle w:val="FirstParagraph"/>
            </w:pPr>
            <w:r>
              <w:t>"Firstly;</w:t>
            </w:r>
          </w:p>
          <w:p w14:paraId="504BDECE" w14:textId="77777777" w:rsidR="007111F2" w:rsidRDefault="007111F2" w:rsidP="007111F2">
            <w:pPr>
              <w:pStyle w:val="FirstParagraph"/>
            </w:pPr>
            <w:r>
              <w:t>we analyzed k-means and k-medoids algorithms’ capability</w:t>
            </w:r>
          </w:p>
          <w:p w14:paraId="09AF5FF4" w14:textId="77777777" w:rsidR="007111F2" w:rsidRDefault="007111F2" w:rsidP="007111F2">
            <w:pPr>
              <w:pStyle w:val="FirstParagraph"/>
            </w:pPr>
            <w:r>
              <w:lastRenderedPageBreak/>
              <w:t>to cluster the data using different distance metrics. Secondly,</w:t>
            </w:r>
          </w:p>
          <w:p w14:paraId="2800C253" w14:textId="77777777" w:rsidR="007111F2" w:rsidRDefault="007111F2" w:rsidP="007111F2">
            <w:pPr>
              <w:pStyle w:val="FirstParagraph"/>
            </w:pPr>
            <w:r>
              <w:t>data transformation techniques including scale, range and</w:t>
            </w:r>
          </w:p>
          <w:p w14:paraId="402BA3D9" w14:textId="77777777" w:rsidR="007111F2" w:rsidRDefault="007111F2" w:rsidP="007111F2">
            <w:pPr>
              <w:pStyle w:val="FirstParagraph"/>
            </w:pPr>
            <w:r>
              <w:t xml:space="preserve">Yeo-Johnson </w:t>
            </w:r>
            <w:proofErr w:type="gramStart"/>
            <w:r>
              <w:t>are</w:t>
            </w:r>
            <w:proofErr w:type="gramEnd"/>
            <w:r>
              <w:t xml:space="preserve"> applied and the clustering accuracy of the</w:t>
            </w:r>
          </w:p>
          <w:p w14:paraId="6539906D" w14:textId="77777777" w:rsidR="007111F2" w:rsidRDefault="007111F2" w:rsidP="007111F2">
            <w:pPr>
              <w:pStyle w:val="FirstParagraph"/>
            </w:pPr>
            <w:r>
              <w:t>said clustering methods is re-calculated. It has been observed</w:t>
            </w:r>
          </w:p>
          <w:p w14:paraId="6C668235" w14:textId="77777777" w:rsidR="007111F2" w:rsidRDefault="007111F2" w:rsidP="007111F2">
            <w:pPr>
              <w:pStyle w:val="FirstParagraph"/>
            </w:pPr>
            <w:r>
              <w:t>that the results after incorporating data transformation techniques are better as compared to the mean accuracy generated</w:t>
            </w:r>
          </w:p>
          <w:p w14:paraId="523104E0" w14:textId="5497E7FC" w:rsidR="00E573F1" w:rsidRDefault="007111F2" w:rsidP="007111F2">
            <w:pPr>
              <w:pStyle w:val="FirstParagraph"/>
            </w:pPr>
            <w:r>
              <w:t xml:space="preserve">by clustering methods at alone" </w:t>
            </w:r>
            <w:r>
              <w:fldChar w:fldCharType="begin"/>
            </w:r>
            <w:r>
              <w:instrText xml:space="preserve"> ADDIN ZOTERO_ITEM CSL_CITATION {"citationID":"FMr0OnV0","properties":{"formattedCitation":"(Abbas et al., 2020a, p. 7)","plainCitation":"(Abbas et al., 2020a, p. 7)","noteIndex":0},"citationItems":[{"id":141,"uris":["http://zotero.org/groups/4676159/items/RTU793KI"],"itemData":{"id":141,"type":"article-journal","container-title":"IEEE Access","DOI":"10.1109/ACCESS.2020.3014021","page":"151847-151855","title":"K-Means and K-Medoids: Cluster Analysis on Birth Data Collected in City Muzaffarabad, Kashmir","volume":"8","author":[{"family":"Abbas","given":"Syed Ali"},{"family":"Aslam","given":"Adil"},{"family":"Rehman","given":"Aqeel Ur"},{"family":"Abbasi","given":"Wajid Arshad"},{"family":"Arif","given":"Saeed"},{"family":"Kazmi","given":"Syed Zaki Hassan"}],"issued":{"date-parts":[["2020"]]}},"locator":"7"}],"schema":"https://github.com/citation-style-language/schema/raw/master/csl-citation.json"} </w:instrText>
            </w:r>
            <w:r>
              <w:fldChar w:fldCharType="separate"/>
            </w:r>
            <w:r w:rsidRPr="007111F2">
              <w:rPr>
                <w:rFonts w:ascii="Cambria" w:hAnsi="Cambria"/>
              </w:rPr>
              <w:t>(Abbas et al., 2020a, p. 7)</w:t>
            </w:r>
            <w:r>
              <w:fldChar w:fldCharType="end"/>
            </w:r>
          </w:p>
          <w:p w14:paraId="4489245F" w14:textId="77777777" w:rsidR="007111F2" w:rsidRDefault="007111F2" w:rsidP="007111F2">
            <w:pPr>
              <w:pStyle w:val="FirstParagraph"/>
            </w:pPr>
            <w:r>
              <w:t>"In addition, we want to understand how the distance metric</w:t>
            </w:r>
          </w:p>
          <w:p w14:paraId="5C4530CB" w14:textId="77777777" w:rsidR="007111F2" w:rsidRDefault="007111F2" w:rsidP="007111F2">
            <w:pPr>
              <w:pStyle w:val="FirstParagraph"/>
            </w:pPr>
            <w:r>
              <w:t>and the selected clustering algorithm impacts performance. We</w:t>
            </w:r>
          </w:p>
          <w:p w14:paraId="656DC53E" w14:textId="77777777" w:rsidR="007111F2" w:rsidRDefault="007111F2" w:rsidP="007111F2">
            <w:pPr>
              <w:pStyle w:val="FirstParagraph"/>
            </w:pPr>
            <w:r>
              <w:t>use our three distance functions and combine these with two</w:t>
            </w:r>
          </w:p>
          <w:p w14:paraId="3F34D223" w14:textId="77777777" w:rsidR="007111F2" w:rsidRDefault="007111F2" w:rsidP="007111F2">
            <w:pPr>
              <w:pStyle w:val="FirstParagraph"/>
            </w:pPr>
            <w:r>
              <w:t>commonly known clustering algorithms, namely K-Medoids</w:t>
            </w:r>
          </w:p>
          <w:p w14:paraId="686E50CB" w14:textId="77777777" w:rsidR="007111F2" w:rsidRDefault="007111F2" w:rsidP="007111F2">
            <w:pPr>
              <w:pStyle w:val="FirstParagraph"/>
            </w:pPr>
            <w:r>
              <w:t>clustering [16] and Hierarchical Clustering (Agglomerative</w:t>
            </w:r>
          </w:p>
          <w:p w14:paraId="59E7F413" w14:textId="77777777" w:rsidR="00E573F1" w:rsidRDefault="007111F2" w:rsidP="007111F2">
            <w:pPr>
              <w:pStyle w:val="FirstParagraph"/>
            </w:pPr>
            <w:r>
              <w:t xml:space="preserve">Clustering, using the complete linkage criterion) [17]." </w:t>
            </w:r>
            <w:r>
              <w:fldChar w:fldCharType="begin"/>
            </w:r>
            <w:r>
              <w:instrText xml:space="preserve"> ADDIN ZOTERO_ITEM CSL_CITATION {"citationID":"fs3rSwu8","properties":{"formattedCitation":"(Grua and Hoogendoorn, 2018a, p. 4)","plainCitation":"(Grua and Hoogendoorn, 2018a, p. 4)","noteIndex":0},"citationItems":[{"id":146,"uris":["http://zotero.org/groups/4676159/items/5NTF2A7F"],"itemData":{"id":146,"type":"paper-conference","container-title":"2018 IEEE Symposium Series on Computational Intelligence (SSCI)","DOI":"10.1109/SSCI.2018.8628621","page":"813-820","title":"Exploring Clustering Techniques for Effective Reinforcement Learning based Personalization for Health and Wellbeing","author":[{"family":"Grua","given":"Eoin Martino"},{"family":"Hoogendoorn","given":"Mark"}],"issued":{"date-parts":[["2018"]]}},"locator":"4"}],"schema":"https://github.com/citation-style-language/schema/raw/master/csl-citation.json"} </w:instrText>
            </w:r>
            <w:r>
              <w:fldChar w:fldCharType="separate"/>
            </w:r>
            <w:r w:rsidRPr="007111F2">
              <w:rPr>
                <w:rFonts w:ascii="Cambria" w:hAnsi="Cambria"/>
              </w:rPr>
              <w:t>(Grua and Hoogendoorn, 2018a, p. 4)</w:t>
            </w:r>
            <w:r>
              <w:fldChar w:fldCharType="end"/>
            </w:r>
          </w:p>
          <w:p w14:paraId="77E68FF2" w14:textId="77777777" w:rsidR="007111F2" w:rsidRDefault="007111F2" w:rsidP="007111F2">
            <w:pPr>
              <w:pStyle w:val="FirstParagraph"/>
            </w:pPr>
            <w:r>
              <w:t>"In this paper, a new clustering algorithm is proposed</w:t>
            </w:r>
          </w:p>
          <w:p w14:paraId="632D36BD" w14:textId="77777777" w:rsidR="007111F2" w:rsidRDefault="007111F2" w:rsidP="007111F2">
            <w:pPr>
              <w:pStyle w:val="FirstParagraph"/>
            </w:pPr>
            <w:r>
              <w:t>based on the optimum one-hop distance, which is decided by</w:t>
            </w:r>
          </w:p>
          <w:p w14:paraId="5899EC5E" w14:textId="77777777" w:rsidR="007111F2" w:rsidRDefault="007111F2" w:rsidP="007111F2">
            <w:pPr>
              <w:pStyle w:val="FirstParagraph"/>
            </w:pPr>
            <w:r>
              <w:t>the device electronic energy not by the topology of the</w:t>
            </w:r>
          </w:p>
          <w:p w14:paraId="6F3FBE57" w14:textId="77777777" w:rsidR="007111F2" w:rsidRDefault="007111F2" w:rsidP="007111F2">
            <w:pPr>
              <w:pStyle w:val="FirstParagraph"/>
            </w:pPr>
            <w:r>
              <w:t xml:space="preserve">network." </w:t>
            </w:r>
            <w:r>
              <w:fldChar w:fldCharType="begin"/>
            </w:r>
            <w:r>
              <w:instrText xml:space="preserve"> ADDIN ZOTERO_ITEM CSL_CITATION {"citationID":"PKddmMj5","properties":{"formattedCitation":"(Xiang et al., 2008, p. 5)","plainCitation":"(Xiang et al., 2008, p. 5)","noteIndex":0},"citationItems":[{"id":209,"uris":["http://zotero.org/groups/4677109/items/YZTV5TBB"],"itemData":{"id":209,"type":"paper-conference","container-title":"2008 International Conference on Embedded Software and Systems","DOI":"10.1109/ICESS.2008.6","page":"35-39","title":"A New Clustering Algorithm Based on the Optimum One-Hop Distance in Wireless Sensor Networks","author":[{"family":"Xiang","given":"Min"},{"family":"Shi","given":"Weiren"},{"family":"Zhang","given":"Xiaohui"},{"family":"Luo","given":"Zhiyong"},{"family":"Yang","given":"Xia"}],"issued":{"date-parts":[["2008"]]}},"locator":"5"}],"schema":"https://github.com/citation-style-language/schema/raw/master/csl-citation.json"} </w:instrText>
            </w:r>
            <w:r>
              <w:fldChar w:fldCharType="separate"/>
            </w:r>
            <w:r w:rsidRPr="007111F2">
              <w:rPr>
                <w:rFonts w:ascii="Cambria" w:hAnsi="Cambria"/>
              </w:rPr>
              <w:t>(Xiang et al., 2008, p. 5)</w:t>
            </w:r>
            <w:r>
              <w:fldChar w:fldCharType="end"/>
            </w:r>
          </w:p>
          <w:p w14:paraId="01758DF4" w14:textId="77777777" w:rsidR="00213794" w:rsidRDefault="00213794" w:rsidP="00213794">
            <w:pPr>
              <w:pStyle w:val="FirstParagraph"/>
            </w:pPr>
            <w:r>
              <w:lastRenderedPageBreak/>
              <w:t>"In this paper, we propose a novel ensemble classification</w:t>
            </w:r>
          </w:p>
          <w:p w14:paraId="15D38450" w14:textId="77777777" w:rsidR="00213794" w:rsidRDefault="00213794" w:rsidP="00213794">
            <w:pPr>
              <w:pStyle w:val="FirstParagraph"/>
            </w:pPr>
            <w:r>
              <w:t xml:space="preserve">approach based on variable weighting clustering. In </w:t>
            </w:r>
            <w:proofErr w:type="gramStart"/>
            <w:r>
              <w:t>our</w:t>
            </w:r>
            <w:proofErr w:type="gramEnd"/>
          </w:p>
          <w:p w14:paraId="6E87AD27" w14:textId="77777777" w:rsidR="00213794" w:rsidRDefault="00213794" w:rsidP="00213794">
            <w:pPr>
              <w:pStyle w:val="FirstParagraph"/>
            </w:pPr>
            <w:r>
              <w:t>approach, the different contributions of attributes are taken</w:t>
            </w:r>
          </w:p>
          <w:p w14:paraId="660AB06F" w14:textId="77777777" w:rsidR="00213794" w:rsidRDefault="00213794" w:rsidP="00213794">
            <w:pPr>
              <w:pStyle w:val="FirstParagraph"/>
            </w:pPr>
            <w:r>
              <w:t>into consideration by variable weighting to improve the</w:t>
            </w:r>
          </w:p>
          <w:p w14:paraId="20D9DA17" w14:textId="77777777" w:rsidR="007111F2" w:rsidRDefault="00213794" w:rsidP="00213794">
            <w:pPr>
              <w:pStyle w:val="FirstParagraph"/>
            </w:pPr>
            <w:r>
              <w:t xml:space="preserve">performance of clustering" </w:t>
            </w:r>
            <w:r>
              <w:fldChar w:fldCharType="begin"/>
            </w:r>
            <w:r>
              <w:instrText xml:space="preserve"> ADDIN ZOTERO_ITEM CSL_CITATION {"citationID":"FejWqO4y","properties":{"formattedCitation":"(Ding et al., 2017, p. 6)","plainCitation":"(Ding et al., 2017, p. 6)","noteIndex":0},"citationItems":[{"id":180,"uris":["http://zotero.org/groups/4677109/items/HPKX2PS4"],"itemData":{"id":180,"type":"paper-conference","container-title":"2017 IEEE 21st International Conference on Computer Supported Cooperative Work in Design (CSCWD)","DOI":"10.1109/CSCWD.2017.8066746","page":"509-514","title":"Credit scoring using ensemble classification based on variable weighting clustering","author":[{"family":"Ding","given":"Haiyang"},{"family":"Zhang","given":"Peng"},{"family":"Lu","given":"Tun"},{"family":"Gu","given":"Hansu"},{"family":"Gu","given":"Ning"}],"issued":{"date-parts":[["2017"]]}},"locator":"6"}],"schema":"https://github.com/citation-style-language/schema/raw/master/csl-citation.json"} </w:instrText>
            </w:r>
            <w:r>
              <w:fldChar w:fldCharType="separate"/>
            </w:r>
            <w:r w:rsidRPr="00213794">
              <w:rPr>
                <w:rFonts w:ascii="Cambria" w:hAnsi="Cambria"/>
              </w:rPr>
              <w:t>(Ding et al., 2017, p. 6)</w:t>
            </w:r>
            <w:r>
              <w:fldChar w:fldCharType="end"/>
            </w:r>
          </w:p>
          <w:p w14:paraId="293C1EDB" w14:textId="77777777" w:rsidR="00213794" w:rsidRDefault="00213794" w:rsidP="00213794">
            <w:pPr>
              <w:pStyle w:val="FirstParagraph"/>
            </w:pPr>
            <w:r>
              <w:t>"We compared the impact of different similarity</w:t>
            </w:r>
          </w:p>
          <w:p w14:paraId="75BE9628" w14:textId="77777777" w:rsidR="00213794" w:rsidRDefault="00213794" w:rsidP="00213794">
            <w:pPr>
              <w:pStyle w:val="FirstParagraph"/>
            </w:pPr>
            <w:r>
              <w:t xml:space="preserve">measures in a framework of multi-view clustering based on hierarchical and partitional algorithms." </w:t>
            </w:r>
            <w:r>
              <w:fldChar w:fldCharType="begin"/>
            </w:r>
            <w:r>
              <w:instrText xml:space="preserve"> ADDIN ZOTERO_ITEM CSL_CITATION {"citationID":"tByR1Yh5","properties":{"formattedCitation":"(Serra et al., 2015a, pp. 6, 7)","plainCitation":"(Serra et al., 2015a, pp. 6, 7)","noteIndex":0},"citationItems":[{"id":144,"uris":["http://zotero.org/groups/4676159/items/KU83H73J"],"itemData":{"id":144,"type":"paper-conference","container-title":"2015 International Joint Conference on Neural Networks (IJCNN)","DOI":"10.1109/IJCNN.2015.7280445","page":"1-8","title":"Impact of different metrics on multi-view clustering","author":[{"family":"Serra","given":"Angela"},{"family":"Greco","given":"Dario"},{"family":"Tagliaferri","given":"Roberto"}],"issued":{"date-parts":[["2015"]]}},"locator":"6, 7"}],"schema":"https://github.com/citation-style-language/schema/raw/master/csl-citation.json"} </w:instrText>
            </w:r>
            <w:r>
              <w:fldChar w:fldCharType="separate"/>
            </w:r>
            <w:r w:rsidRPr="00213794">
              <w:rPr>
                <w:rFonts w:ascii="Cambria" w:hAnsi="Cambria"/>
              </w:rPr>
              <w:t>(Serra et al., 2015a, pp. 6, 7)</w:t>
            </w:r>
            <w:r>
              <w:fldChar w:fldCharType="end"/>
            </w:r>
          </w:p>
          <w:p w14:paraId="64B67A59" w14:textId="77777777" w:rsidR="00250839" w:rsidRDefault="00250839" w:rsidP="00250839">
            <w:pPr>
              <w:pStyle w:val="FirstParagraph"/>
            </w:pPr>
            <w:r>
              <w:t>"We assess the effects of data</w:t>
            </w:r>
          </w:p>
          <w:p w14:paraId="4780834B" w14:textId="77777777" w:rsidR="00250839" w:rsidRDefault="00250839" w:rsidP="00250839">
            <w:pPr>
              <w:pStyle w:val="FirstParagraph"/>
            </w:pPr>
            <w:r>
              <w:t>quality issues by comparing clustering solutions from a</w:t>
            </w:r>
          </w:p>
          <w:p w14:paraId="2839C1B8" w14:textId="77777777" w:rsidR="00250839" w:rsidRDefault="00250839" w:rsidP="00250839">
            <w:pPr>
              <w:pStyle w:val="FirstParagraph"/>
            </w:pPr>
            <w:r>
              <w:t>systematically designed set of distance measures. This task</w:t>
            </w:r>
          </w:p>
          <w:p w14:paraId="4AC971C8" w14:textId="77777777" w:rsidR="00250839" w:rsidRDefault="00250839" w:rsidP="00250839">
            <w:pPr>
              <w:pStyle w:val="FirstParagraph"/>
            </w:pPr>
            <w:r>
              <w:t>reveals the extent to which a number of data quality issues</w:t>
            </w:r>
          </w:p>
          <w:p w14:paraId="2D1ED981" w14:textId="77777777" w:rsidR="00250839" w:rsidRDefault="00250839" w:rsidP="00250839">
            <w:pPr>
              <w:pStyle w:val="FirstParagraph"/>
            </w:pPr>
            <w:r>
              <w:t>such as missing values, data consistency issues, and mixed</w:t>
            </w:r>
          </w:p>
          <w:p w14:paraId="138AE728" w14:textId="77777777" w:rsidR="00250839" w:rsidRDefault="00250839" w:rsidP="00250839">
            <w:pPr>
              <w:pStyle w:val="FirstParagraph"/>
            </w:pPr>
            <w:r>
              <w:t>data types make it challenging to compare time series</w:t>
            </w:r>
          </w:p>
          <w:p w14:paraId="52D2B356" w14:textId="77777777" w:rsidR="00250839" w:rsidRDefault="00250839" w:rsidP="00250839">
            <w:pPr>
              <w:pStyle w:val="FirstParagraph"/>
            </w:pPr>
            <w:r>
              <w:t>sequences. For example, how the missing values are handled</w:t>
            </w:r>
          </w:p>
          <w:p w14:paraId="5B8FD9AA" w14:textId="77777777" w:rsidR="00213794" w:rsidRDefault="00250839" w:rsidP="00250839">
            <w:pPr>
              <w:pStyle w:val="FirstParagraph"/>
            </w:pPr>
            <w:r>
              <w:t xml:space="preserve">could significantly affect or bias the “similarity” measures and therefore change the clusters derived." </w:t>
            </w:r>
            <w:r>
              <w:fldChar w:fldCharType="begin"/>
            </w:r>
            <w:r>
              <w:instrText xml:space="preserve"> ADDIN ZOTERO_ITEM CSL_CITATION {"citationID":"kWNyiKlk","properties":{"formattedCitation":"(Lazar et al., 2017, p. 1)","plainCitation":"(Lazar et al., 2017, p. 1)","noteIndex":0},"citationItems":[{"id":182,"uris":["http://zotero.org/groups/4677109/items/RVRQ8HSX"],"itemData":{"id":182,"type":"paper-conference","container-title":"2017 IEEE International Conference on Big Data (Big Data)","DOI":"10.1109/BigData.2017.8258222","page":"2620-2627","title":"Data quality challenges with missing values and mixed types in joint sequence analysis","author":[{"family":"Lazar","given":"Alina"},{"family":"Jin","given":"Ling"},{"family":"Spurlock","given":"C. Anna"},{"family":"Wu","given":"Kesheng"},{"family":"Sim","given":"Alex"}],"issued":{"date-parts":[["2017"]]}},"locator":"1"}],"schema":"https://github.com/citation-style-language/schema/raw/master/csl-citation.json"} </w:instrText>
            </w:r>
            <w:r>
              <w:fldChar w:fldCharType="separate"/>
            </w:r>
            <w:r w:rsidRPr="00250839">
              <w:rPr>
                <w:rFonts w:ascii="Cambria" w:hAnsi="Cambria"/>
              </w:rPr>
              <w:t>(Lazar et al., 2017, p. 1)</w:t>
            </w:r>
            <w:r>
              <w:fldChar w:fldCharType="end"/>
            </w:r>
          </w:p>
          <w:p w14:paraId="4907F805" w14:textId="77777777" w:rsidR="00E95746" w:rsidRDefault="00E95746" w:rsidP="00E95746">
            <w:pPr>
              <w:pStyle w:val="FirstParagraph"/>
            </w:pPr>
            <w:r>
              <w:t xml:space="preserve">"For clustering closely similar malicious behavior of malware variants, we used a probabilistic </w:t>
            </w:r>
            <w:r>
              <w:lastRenderedPageBreak/>
              <w:t>similarity based on length-normalized log-likelihood</w:t>
            </w:r>
          </w:p>
          <w:p w14:paraId="7B91211A" w14:textId="77777777" w:rsidR="00250839" w:rsidRDefault="00E95746" w:rsidP="00E95746">
            <w:pPr>
              <w:pStyle w:val="FirstParagraph"/>
            </w:pPr>
            <w:r>
              <w:t xml:space="preserve">to measure distance between each pair of sequences." </w:t>
            </w:r>
            <w:r>
              <w:fldChar w:fldCharType="begin"/>
            </w:r>
            <w:r>
              <w:instrText xml:space="preserve"> ADDIN ZOTERO_ITEM CSL_CITATION {"citationID":"2vqVbXFv","properties":{"formattedCitation":"(Wang et al., 2013, p. 9)","plainCitation":"(Wang et al., 2013, p. 9)","noteIndex":0},"citationItems":[{"id":183,"uris":["http://zotero.org/groups/4677109/items/FHTGVKXX"],"itemData":{"id":183,"type":"paper-conference","container-title":"2013 IEEE 37th Annual Computer Software and Applications Conference","DOI":"10.1109/COMPSAC.2013.60","page":"349-358","title":"Clustering of Similar Malware Behavior via Structural Host-Sequence Comparison","author":[{"family":"Wang","given":"Horng-Tzer"},{"family":"Mao","given":"Ching-Hao"},{"family":"Wei","given":"Te-En"},{"family":"Lee","given":"Hahn-Ming"}],"issued":{"date-parts":[["2013"]]}},"locator":"9"}],"schema":"https://github.com/citation-style-language/schema/raw/master/csl-citation.json"} </w:instrText>
            </w:r>
            <w:r>
              <w:fldChar w:fldCharType="separate"/>
            </w:r>
            <w:r w:rsidRPr="00E95746">
              <w:rPr>
                <w:rFonts w:ascii="Cambria" w:hAnsi="Cambria"/>
              </w:rPr>
              <w:t>(Wang et al., 2013, p. 9)</w:t>
            </w:r>
            <w:r>
              <w:fldChar w:fldCharType="end"/>
            </w:r>
          </w:p>
          <w:p w14:paraId="1808D547" w14:textId="77777777" w:rsidR="00E95746" w:rsidRDefault="00E95746" w:rsidP="00E95746">
            <w:pPr>
              <w:pStyle w:val="FirstParagraph"/>
            </w:pPr>
            <w:r>
              <w:t>"The presented research aims to apply clustering on</w:t>
            </w:r>
          </w:p>
          <w:p w14:paraId="25EAC708" w14:textId="77777777" w:rsidR="00E95746" w:rsidRDefault="00E95746" w:rsidP="00E95746">
            <w:pPr>
              <w:pStyle w:val="FirstParagraph"/>
            </w:pPr>
            <w:r>
              <w:t>Web Documents based on HTML-DOM structure of</w:t>
            </w:r>
          </w:p>
          <w:p w14:paraId="3AE24743" w14:textId="77777777" w:rsidR="00E95746" w:rsidRDefault="00E95746" w:rsidP="00E95746">
            <w:pPr>
              <w:pStyle w:val="FirstParagraph"/>
            </w:pPr>
            <w:r>
              <w:t>Webpages, where the HTML-DOM structure of each</w:t>
            </w:r>
          </w:p>
          <w:p w14:paraId="15D4A883" w14:textId="77777777" w:rsidR="00E95746" w:rsidRDefault="00E95746" w:rsidP="00E95746">
            <w:pPr>
              <w:pStyle w:val="FirstParagraph"/>
            </w:pPr>
            <w:r>
              <w:t>Webpage has been represented as a string of characters,</w:t>
            </w:r>
          </w:p>
          <w:p w14:paraId="1A5174E5" w14:textId="77777777" w:rsidR="00E95746" w:rsidRDefault="00E95746" w:rsidP="00E95746">
            <w:pPr>
              <w:pStyle w:val="FirstParagraph"/>
            </w:pPr>
            <w:r>
              <w:t>and then applying K-means clustering on the string</w:t>
            </w:r>
          </w:p>
          <w:p w14:paraId="41FE3DB9" w14:textId="77777777" w:rsidR="00E95746" w:rsidRDefault="00E95746" w:rsidP="00E95746">
            <w:pPr>
              <w:pStyle w:val="FirstParagraph"/>
            </w:pPr>
            <w:proofErr w:type="spellStart"/>
            <w:r>
              <w:t>representationwith</w:t>
            </w:r>
            <w:proofErr w:type="spellEnd"/>
            <w:r>
              <w:t xml:space="preserve"> four different distance measures on four</w:t>
            </w:r>
          </w:p>
          <w:p w14:paraId="5192B574" w14:textId="77777777" w:rsidR="00E95746" w:rsidRDefault="00E95746" w:rsidP="00E95746">
            <w:pPr>
              <w:pStyle w:val="FirstParagraph"/>
            </w:pPr>
            <w:r>
              <w:t>different datasets. We come to a conclusion that there is a</w:t>
            </w:r>
          </w:p>
          <w:p w14:paraId="0447F56A" w14:textId="77777777" w:rsidR="00E95746" w:rsidRDefault="00E95746" w:rsidP="00E95746">
            <w:pPr>
              <w:pStyle w:val="FirstParagraph"/>
            </w:pPr>
            <w:r>
              <w:t>definite impact of structural similarity of Webpages in</w:t>
            </w:r>
          </w:p>
          <w:p w14:paraId="579EA7EB" w14:textId="77777777" w:rsidR="00E95746" w:rsidRDefault="00E95746" w:rsidP="00E95746">
            <w:pPr>
              <w:pStyle w:val="FirstParagraph"/>
            </w:pPr>
            <w:r>
              <w:t>clustering, which may of course vary depending upon the</w:t>
            </w:r>
          </w:p>
          <w:p w14:paraId="7170AF02" w14:textId="77777777" w:rsidR="00E95746" w:rsidRDefault="00E95746" w:rsidP="00E95746">
            <w:pPr>
              <w:pStyle w:val="FirstParagraph"/>
            </w:pPr>
            <w:r>
              <w:t xml:space="preserve">webpages in the datasets used" </w:t>
            </w:r>
            <w:r>
              <w:fldChar w:fldCharType="begin"/>
            </w:r>
            <w:r>
              <w:instrText xml:space="preserve"> ADDIN ZOTERO_ITEM CSL_CITATION {"citationID":"FBqxfUrS","properties":{"formattedCitation":"(Sarma and Mahanta, 2019, p. 6)","plainCitation":"(Sarma and Mahanta, 2019, p. 6)","noteIndex":0},"citationItems":[{"id":184,"uris":["http://zotero.org/groups/4677109/items/KZ47A4PF"],"itemData":{"id":184,"type":"paper-conference","container-title":"2019 IEEE International Conference on Intelligent Techniques in Control, Optimization and Signal Processing (INCOS)","DOI":"10.1109/INCOS45849.2019.8951405","page":"1-6","title":"Clustering of Web Documents with Structure of Webpages based on the HTML Document Object Model","author":[{"family":"Sarma","given":"Manoj Kumar"},{"family":"Mahanta","given":"Anjana Kakoti"}],"issued":{"date-parts":[["2019"]]}},"locator":"6"}],"schema":"https://github.com/citation-style-language/schema/raw/master/csl-citation.json"} </w:instrText>
            </w:r>
            <w:r>
              <w:fldChar w:fldCharType="separate"/>
            </w:r>
            <w:r w:rsidRPr="00E95746">
              <w:rPr>
                <w:rFonts w:ascii="Cambria" w:hAnsi="Cambria"/>
              </w:rPr>
              <w:t>(Sarma and Mahanta, 2019, p. 6)</w:t>
            </w:r>
            <w:r>
              <w:fldChar w:fldCharType="end"/>
            </w:r>
          </w:p>
          <w:p w14:paraId="558694D8" w14:textId="77777777" w:rsidR="00E95746" w:rsidRDefault="00E95746" w:rsidP="00E95746">
            <w:pPr>
              <w:pStyle w:val="FirstParagraph"/>
            </w:pPr>
            <w:r>
              <w:t>"The same algorithm has been</w:t>
            </w:r>
          </w:p>
          <w:p w14:paraId="270909E9" w14:textId="77777777" w:rsidR="00E95746" w:rsidRDefault="00E95746" w:rsidP="00E95746">
            <w:pPr>
              <w:pStyle w:val="FirstParagraph"/>
            </w:pPr>
            <w:r>
              <w:t>applied with four different distance measures on four</w:t>
            </w:r>
          </w:p>
          <w:p w14:paraId="20CDECF0" w14:textId="77777777" w:rsidR="00E95746" w:rsidRDefault="00E95746" w:rsidP="00E95746">
            <w:pPr>
              <w:pStyle w:val="FirstParagraph"/>
            </w:pPr>
            <w:r>
              <w:t>different datasets. The clustering output in each case has</w:t>
            </w:r>
          </w:p>
          <w:p w14:paraId="5730BA95" w14:textId="29E71214" w:rsidR="00E95746" w:rsidRDefault="00E95746" w:rsidP="00E95746">
            <w:pPr>
              <w:pStyle w:val="FirstParagraph"/>
            </w:pPr>
            <w:r>
              <w:t xml:space="preserve">been evaluated and the results have been compared."  </w:t>
            </w:r>
            <w:r>
              <w:fldChar w:fldCharType="begin"/>
            </w:r>
            <w:r>
              <w:instrText xml:space="preserve"> ADDIN ZOTERO_ITEM CSL_CITATION {"citationID":"3dHUkAEh","properties":{"formattedCitation":"(Sarma and Mahanta, 2019, p. 1)","plainCitation":"(Sarma and Mahanta, 2019, p. 1)","noteIndex":0},"citationItems":[{"id":184,"uris":["http://zotero.org/groups/4677109/items/KZ47A4PF"],"itemData":{"id":184,"type":"paper-conference","container-title":"2019 IEEE International Conference on Intelligent Techniques in Control, Optimization and Signal Processing (INCOS)","DOI":"10.1109/INCOS45849.2019.8951405","page":"1-6","title":"Clustering of Web Documents with Structure of Webpages based on the HTML Document Object Model","author":[{"family":"Sarma","given":"Manoj Kumar"},{"family":"Mahanta","given":"Anjana Kakoti"}],"issued":{"date-parts":[["2019"]]}},"locator":"1"}],"schema":"https://github.com/citation-style-language/schema/raw/master/csl-citation.json"} </w:instrText>
            </w:r>
            <w:r>
              <w:fldChar w:fldCharType="separate"/>
            </w:r>
            <w:r w:rsidRPr="00E95746">
              <w:rPr>
                <w:rFonts w:ascii="Cambria" w:hAnsi="Cambria"/>
              </w:rPr>
              <w:t>(Sarma and Mahanta, 2019, p. 1)</w:t>
            </w:r>
            <w:r>
              <w:fldChar w:fldCharType="end"/>
            </w:r>
          </w:p>
          <w:p w14:paraId="20AD49A2" w14:textId="793BA1FA" w:rsidR="00E95746" w:rsidRDefault="00E95746" w:rsidP="00E95746">
            <w:pPr>
              <w:pStyle w:val="FirstParagraph"/>
            </w:pPr>
            <w:r>
              <w:t xml:space="preserve">"This paper proposes a marine targets spatiotemporal trajectory similarity measurement method based on </w:t>
            </w:r>
            <w:r>
              <w:lastRenderedPageBreak/>
              <w:t xml:space="preserve">multidimensional Features" </w:t>
            </w:r>
            <w:r>
              <w:fldChar w:fldCharType="begin"/>
            </w:r>
            <w:r>
              <w:instrText xml:space="preserve"> ADDIN ZOTERO_ITEM CSL_CITATION {"citationID":"qsvBnBNn","properties":{"formattedCitation":"(Jiang et al., 2021, p. 6)","plainCitation":"(Jiang et al., 2021, p. 6)","noteIndex":0},"citationItems":[{"id":208,"uris":["http://zotero.org/groups/4677109/items/KPVXEKMX"],"itemData":{"id":208,"type":"paper-conference","container-title":"2021 IEEE International Conference on Unmanned Systems (ICUS)","DOI":"10.1109/ICUS52573.2021.9641245","page":"852-857","title":"Marine Targets Spatiotemporal Trajectory Similarity Measurement Method Based on Multidimensional Features","author":[{"family":"Jiang","given":"Qiaowen"},{"family":"Liu","given":"Yu"},{"family":"Sun","given":"Shun"},{"family":"Tan","given":"Daning"}],"issued":{"date-parts":[["2021"]]}},"locator":"6"}],"schema":"https://github.com/citation-style-language/schema/raw/master/csl-citation.json"} </w:instrText>
            </w:r>
            <w:r>
              <w:fldChar w:fldCharType="separate"/>
            </w:r>
            <w:r w:rsidRPr="00E95746">
              <w:rPr>
                <w:rFonts w:ascii="Cambria" w:hAnsi="Cambria"/>
              </w:rPr>
              <w:t>(Jiang et al., 2021, p. 6)</w:t>
            </w:r>
            <w:r>
              <w:fldChar w:fldCharType="end"/>
            </w:r>
          </w:p>
          <w:p w14:paraId="369E2E06" w14:textId="77777777" w:rsidR="00E95746" w:rsidRDefault="00E95746" w:rsidP="00E95746">
            <w:pPr>
              <w:pStyle w:val="FirstParagraph"/>
            </w:pPr>
            <w:r>
              <w:t>"Our work applies Ward’s Hierarchical Agglomerative Clustering Method to interval-valued data based on the</w:t>
            </w:r>
          </w:p>
          <w:p w14:paraId="6D586169" w14:textId="77777777" w:rsidR="00E95746" w:rsidRDefault="00E95746" w:rsidP="00E95746">
            <w:pPr>
              <w:pStyle w:val="FirstParagraph"/>
            </w:pPr>
            <w:r>
              <w:t>Range Euclidean Metric as a reliable alternative to be used to</w:t>
            </w:r>
          </w:p>
          <w:p w14:paraId="729DF30D" w14:textId="77777777" w:rsidR="00E95746" w:rsidRDefault="00E95746" w:rsidP="00E95746">
            <w:pPr>
              <w:pStyle w:val="FirstParagraph"/>
            </w:pPr>
            <w:r>
              <w:t>uncertainty quantification from interval-valued data. The range</w:t>
            </w:r>
          </w:p>
          <w:p w14:paraId="308227F2" w14:textId="77777777" w:rsidR="00E95746" w:rsidRDefault="00E95746" w:rsidP="00E95746">
            <w:pPr>
              <w:pStyle w:val="FirstParagraph"/>
            </w:pPr>
            <w:r>
              <w:t>metric use makes possible different merge points be explored in</w:t>
            </w:r>
          </w:p>
          <w:p w14:paraId="45A50A17" w14:textId="77777777" w:rsidR="00E95746" w:rsidRDefault="00E95746" w:rsidP="00E95746">
            <w:pPr>
              <w:pStyle w:val="FirstParagraph"/>
            </w:pPr>
            <w:r>
              <w:t xml:space="preserve">the Hierarchical Cluster Analysis methods." </w:t>
            </w:r>
            <w:r>
              <w:fldChar w:fldCharType="begin"/>
            </w:r>
            <w:r>
              <w:instrText xml:space="preserve"> ADDIN ZOTERO_ITEM CSL_CITATION {"citationID":"hbfQqwMx","properties":{"formattedCitation":"(S&amp;#x00E9;rgio Galdino and Dias, 2021, p. 1)","plainCitation":"(S&amp;#x00E9;rgio Galdino and Dias, 2021, p. 1)","noteIndex":0},"citationItems":[{"id":151,"uris":["http://zotero.org/groups/4676159/items/JYP3HIP4"],"itemData":{"id":151,"type":"paper-conference","container-title":"2021 International Conference on Engineering and Emerging Technologies (ICEET)","DOI":"10.1109/ICEET53442.2021.9659628","page":"1-6","title":"Interval-valued Data Ward amp;#x0027;s Hierarchical Agglomerative Clustering Method: Comparison of Three Representative Merge Points","author":[{"family":"Galdino","given":"S&amp;#x00E9;rgio"},{"family":"Dias","given":"Jornandes"}],"issued":{"date-parts":[["2021"]]}},"locator":"1"}],"schema":"https://github.com/citation-style-language/schema/raw/master/csl-citation.json"} </w:instrText>
            </w:r>
            <w:r>
              <w:fldChar w:fldCharType="separate"/>
            </w:r>
            <w:r w:rsidRPr="00E95746">
              <w:rPr>
                <w:rFonts w:ascii="Cambria" w:hAnsi="Cambria"/>
              </w:rPr>
              <w:t>(S&amp;#x00E9;rgio Galdino and Dias, 2021, p. 1)</w:t>
            </w:r>
            <w:r>
              <w:fldChar w:fldCharType="end"/>
            </w:r>
          </w:p>
          <w:p w14:paraId="0930CC08" w14:textId="77777777" w:rsidR="00E95746" w:rsidRDefault="00E95746" w:rsidP="00E95746">
            <w:pPr>
              <w:pStyle w:val="FirstParagraph"/>
            </w:pPr>
            <w:r>
              <w:t>"Among the proposed distance measures, no measure consistently outperformed the others. Figure (5) shows that a</w:t>
            </w:r>
          </w:p>
          <w:p w14:paraId="30100621" w14:textId="77777777" w:rsidR="00E95746" w:rsidRDefault="00E95746" w:rsidP="00E95746">
            <w:pPr>
              <w:pStyle w:val="FirstParagraph"/>
            </w:pPr>
            <w:r>
              <w:t>measure performing best on one corpus can be the worst</w:t>
            </w:r>
          </w:p>
          <w:p w14:paraId="71C7F4CE" w14:textId="77777777" w:rsidR="00E95746" w:rsidRDefault="00E95746" w:rsidP="00E95746">
            <w:pPr>
              <w:pStyle w:val="FirstParagraph"/>
            </w:pPr>
            <w:r>
              <w:t>choice for another. To tackle this problem and further</w:t>
            </w:r>
          </w:p>
          <w:p w14:paraId="1F07745B" w14:textId="77777777" w:rsidR="00E95746" w:rsidRDefault="00E95746" w:rsidP="00E95746">
            <w:pPr>
              <w:pStyle w:val="FirstParagraph"/>
            </w:pPr>
            <w:r>
              <w:t>improve the similarity estimation, a distance metric could</w:t>
            </w:r>
          </w:p>
          <w:p w14:paraId="4B67A4EB" w14:textId="77777777" w:rsidR="00E95746" w:rsidRDefault="00E95746" w:rsidP="00E95746">
            <w:pPr>
              <w:pStyle w:val="FirstParagraph"/>
            </w:pPr>
            <w:r>
              <w:t xml:space="preserve">be learned by incorporating supervision [28]. " </w:t>
            </w:r>
            <w:r>
              <w:fldChar w:fldCharType="begin"/>
            </w:r>
            <w:r>
              <w:instrText xml:space="preserve"> ADDIN ZOTERO_ITEM CSL_CITATION {"citationID":"Bt8oZYrv","properties":{"formattedCitation":"(Wrzalik and Krechel, 2019, p. 6)","plainCitation":"(Wrzalik and Krechel, 2019, p. 6)","noteIndex":0},"citationItems":[{"id":185,"uris":["http://zotero.org/groups/4677109/items/HTQWAQ9Z"],"itemData":{"id":185,"type":"paper-conference","container-title":"2019 International Conference on Document Analysis and Recognition Workshops (ICDARW)","DOI":"10.1109/ICDARW.2019.40089","page":"103-109","title":"Balanced Word Clusters for Interpretable Document Representation","volume":"5","author":[{"family":"Wrzalik","given":"Marco"},{"family":"Krechel","given":"Dirk"}],"issued":{"date-parts":[["2019"]]}},"locator":"6"}],"schema":"https://github.com/citation-style-language/schema/raw/master/csl-citation.json"} </w:instrText>
            </w:r>
            <w:r>
              <w:fldChar w:fldCharType="separate"/>
            </w:r>
            <w:r w:rsidRPr="00E95746">
              <w:rPr>
                <w:rFonts w:ascii="Cambria" w:hAnsi="Cambria"/>
              </w:rPr>
              <w:t>(Wrzalik and Krechel, 2019, p. 6)</w:t>
            </w:r>
            <w:r>
              <w:fldChar w:fldCharType="end"/>
            </w:r>
          </w:p>
          <w:p w14:paraId="3E771D07" w14:textId="77777777" w:rsidR="00E95746" w:rsidRDefault="00E95746" w:rsidP="00E95746">
            <w:pPr>
              <w:pStyle w:val="FirstParagraph"/>
            </w:pPr>
            <w:r>
              <w:t>"Various distance measures acting as document dissimilarity estimators have been</w:t>
            </w:r>
          </w:p>
          <w:p w14:paraId="7AA167BC" w14:textId="77777777" w:rsidR="00E95746" w:rsidRDefault="00E95746" w:rsidP="00E95746">
            <w:pPr>
              <w:pStyle w:val="FirstParagraph"/>
            </w:pPr>
            <w:r>
              <w:t>evaluated on five datasets. The impact of clustering parameters,</w:t>
            </w:r>
          </w:p>
          <w:p w14:paraId="1D15A178" w14:textId="77777777" w:rsidR="00E95746" w:rsidRDefault="00E95746" w:rsidP="00E95746">
            <w:pPr>
              <w:pStyle w:val="FirstParagraph"/>
            </w:pPr>
            <w:r>
              <w:t>input word vectors, and inverse document frequency weighting</w:t>
            </w:r>
          </w:p>
          <w:p w14:paraId="61E029F8" w14:textId="77777777" w:rsidR="00E95746" w:rsidRDefault="00E95746" w:rsidP="00E95746">
            <w:pPr>
              <w:pStyle w:val="FirstParagraph"/>
            </w:pPr>
            <w:r>
              <w:t xml:space="preserve">has been examined in our experiments. Furthermore, a comparison with </w:t>
            </w:r>
            <w:r>
              <w:lastRenderedPageBreak/>
              <w:t>document similarity estimation baselines has been</w:t>
            </w:r>
          </w:p>
          <w:p w14:paraId="6FB703D4" w14:textId="77777777" w:rsidR="00E95746" w:rsidRDefault="00E95746" w:rsidP="00E95746">
            <w:pPr>
              <w:pStyle w:val="FirstParagraph"/>
            </w:pPr>
            <w:r>
              <w:t>performed. We demonstrate that, on average, our approach</w:t>
            </w:r>
          </w:p>
          <w:p w14:paraId="5B1ADC11" w14:textId="77777777" w:rsidR="00E95746" w:rsidRDefault="00E95746" w:rsidP="00E95746">
            <w:pPr>
              <w:pStyle w:val="FirstParagraph"/>
            </w:pPr>
            <w:r>
              <w:t>outperforms cosine similarity of both weighted Bag-of-Words</w:t>
            </w:r>
          </w:p>
          <w:p w14:paraId="3079625A" w14:textId="77777777" w:rsidR="00E95746" w:rsidRDefault="00E95746" w:rsidP="00E95746">
            <w:pPr>
              <w:pStyle w:val="FirstParagraph"/>
            </w:pPr>
            <w:r>
              <w:t>vectors (TF-IDF and BM25) and word embedding centroids</w:t>
            </w:r>
          </w:p>
          <w:p w14:paraId="5865E044" w14:textId="694A5862" w:rsidR="00E95746" w:rsidRDefault="00E95746" w:rsidP="00E95746">
            <w:pPr>
              <w:pStyle w:val="FirstParagraph"/>
            </w:pPr>
            <w:r>
              <w:t xml:space="preserve">(Word Centroid Distance)." </w:t>
            </w:r>
            <w:r>
              <w:fldChar w:fldCharType="begin"/>
            </w:r>
            <w:r w:rsidR="006D7041">
              <w:instrText xml:space="preserve"> ADDIN ZOTERO_ITEM CSL_CITATION {"citationID":"36C8K6HH","properties":{"formattedCitation":"(Wrzalik and Krechel, 2019, p. 6)","plainCitation":"(Wrzalik and Krechel, 2019, p. 6)","noteIndex":0},"citationItems":[{"id":185,"uris":["http://zotero.org/groups/4677109/items/HTQWAQ9Z"],"itemData":{"id":185,"type":"paper-conference","container-title":"2019 International Conference on Document Analysis and Recognition Workshops (ICDARW)","DOI":"10.1109/ICDARW.2019.40089","page":"103-109","title":"Balanced Word Clusters for Interpretable Document Representation","volume":"5","author":[{"family":"Wrzalik","given":"Marco"},{"family":"Krechel","given":"Dirk"}],"issued":{"date-parts":[["2019"]]}},"locator":"6"}],"schema":"https://github.com/citation-style-language/schema/raw/master/csl-citation.json"} </w:instrText>
            </w:r>
            <w:r>
              <w:fldChar w:fldCharType="separate"/>
            </w:r>
            <w:r w:rsidR="006D7041" w:rsidRPr="006D7041">
              <w:rPr>
                <w:rFonts w:ascii="Cambria" w:hAnsi="Cambria"/>
              </w:rPr>
              <w:t>(Wrzalik and Krechel, 2019, p. 6)</w:t>
            </w:r>
            <w:r>
              <w:fldChar w:fldCharType="end"/>
            </w:r>
          </w:p>
          <w:p w14:paraId="5FEA5766" w14:textId="77777777" w:rsidR="006D7041" w:rsidRDefault="006D7041" w:rsidP="006D7041">
            <w:pPr>
              <w:pStyle w:val="FirstParagraph"/>
            </w:pPr>
            <w:r>
              <w:t>"Considering the characteristics of</w:t>
            </w:r>
          </w:p>
          <w:p w14:paraId="3C27D220" w14:textId="77777777" w:rsidR="006D7041" w:rsidRDefault="006D7041" w:rsidP="006D7041">
            <w:pPr>
              <w:pStyle w:val="FirstParagraph"/>
            </w:pPr>
            <w:r>
              <w:t>internet speech data, an unsupervised clustering method is</w:t>
            </w:r>
          </w:p>
          <w:p w14:paraId="5EB4E8F2" w14:textId="77777777" w:rsidR="006D7041" w:rsidRDefault="006D7041" w:rsidP="006D7041">
            <w:pPr>
              <w:pStyle w:val="FirstParagraph"/>
            </w:pPr>
            <w:r>
              <w:t>proposed based on the trained weighted distance that is</w:t>
            </w:r>
          </w:p>
          <w:p w14:paraId="5D596527" w14:textId="77777777" w:rsidR="006D7041" w:rsidRDefault="006D7041" w:rsidP="006D7041">
            <w:pPr>
              <w:pStyle w:val="FirstParagraph"/>
            </w:pPr>
            <w:r>
              <w:t>introduced according to the prior knowledge of human</w:t>
            </w:r>
          </w:p>
          <w:p w14:paraId="498A6FD2" w14:textId="77777777" w:rsidR="006D7041" w:rsidRDefault="006D7041" w:rsidP="006D7041">
            <w:pPr>
              <w:pStyle w:val="FirstParagraph"/>
            </w:pPr>
            <w:r>
              <w:t>perception. The weights trained on the validation set capture</w:t>
            </w:r>
          </w:p>
          <w:p w14:paraId="5EF09F48" w14:textId="77777777" w:rsidR="006D7041" w:rsidRDefault="006D7041" w:rsidP="006D7041">
            <w:pPr>
              <w:pStyle w:val="FirstParagraph"/>
            </w:pPr>
            <w:r>
              <w:t>the contribution of different acoustic features on human</w:t>
            </w:r>
          </w:p>
          <w:p w14:paraId="46ADD9F5" w14:textId="5DF5F580" w:rsidR="00E95746" w:rsidRDefault="006D7041" w:rsidP="006D7041">
            <w:pPr>
              <w:pStyle w:val="FirstParagraph"/>
            </w:pPr>
            <w:r>
              <w:t xml:space="preserve">perception" </w:t>
            </w:r>
            <w:r>
              <w:fldChar w:fldCharType="begin"/>
            </w:r>
            <w:r>
              <w:instrText xml:space="preserve"> ADDIN ZOTERO_ITEM CSL_CITATION {"citationID":"XOaZ3i2y","properties":{"formattedCitation":"(Wu et al., 2014, p. 4)","plainCitation":"(Wu et al., 2014, p. 4)","noteIndex":0},"citationItems":[{"id":187,"uris":["http://zotero.org/groups/4677109/items/A75293XI"],"itemData":{"id":187,"type":"paper-conference","container-title":"The 9th International Symposium on Chinese Spoken Language Processing","DOI":"10.1109/ISCSLP.2014.6936604","page":"216-220","title":"Automatic speech data clustering with human perception based weighted distance","author":[{"family":"Wu","given":"Xixin"},{"family":"Wu","given":"Zhiyong"},{"family":"Jia","given":"Jia"},{"family":"Meng","given":"Helen"},{"family":"Cai","given":"Lianhong"},{"family":"Li","given":"Weifeng"}],"issued":{"date-parts":[["2014"]]}},"locator":"4"}],"schema":"https://github.com/citation-style-language/schema/raw/master/csl-citation.json"} </w:instrText>
            </w:r>
            <w:r>
              <w:fldChar w:fldCharType="separate"/>
            </w:r>
            <w:r w:rsidRPr="006D7041">
              <w:rPr>
                <w:rFonts w:ascii="Cambria" w:hAnsi="Cambria"/>
              </w:rPr>
              <w:t>(Wu et al., 2014, p. 4)</w:t>
            </w:r>
            <w:r>
              <w:fldChar w:fldCharType="end"/>
            </w:r>
          </w:p>
          <w:p w14:paraId="7E619ACB" w14:textId="77777777" w:rsidR="006D7041" w:rsidRDefault="006D7041" w:rsidP="006D7041">
            <w:pPr>
              <w:pStyle w:val="FirstParagraph"/>
            </w:pPr>
            <w:r>
              <w:t>"The proposed algorithm initially identifies an appropriate set of</w:t>
            </w:r>
          </w:p>
          <w:p w14:paraId="017C52DD" w14:textId="77777777" w:rsidR="006D7041" w:rsidRDefault="006D7041" w:rsidP="006D7041">
            <w:pPr>
              <w:pStyle w:val="FirstParagraph"/>
            </w:pPr>
            <w:r>
              <w:t>estimation matrices by using the Dynamic Time Warping (DTW)</w:t>
            </w:r>
          </w:p>
          <w:p w14:paraId="1983982B" w14:textId="77777777" w:rsidR="006D7041" w:rsidRDefault="006D7041" w:rsidP="006D7041">
            <w:pPr>
              <w:pStyle w:val="FirstParagraph"/>
            </w:pPr>
            <w:r>
              <w:t>distance in order to measure similarities between gene expression</w:t>
            </w:r>
          </w:p>
          <w:p w14:paraId="1092D0DD" w14:textId="1EAB71E4" w:rsidR="006D7041" w:rsidRDefault="006D7041" w:rsidP="006D7041">
            <w:pPr>
              <w:pStyle w:val="FirstParagraph"/>
            </w:pPr>
            <w:r>
              <w:t xml:space="preserve">matrices. " </w:t>
            </w:r>
            <w:r>
              <w:fldChar w:fldCharType="begin"/>
            </w:r>
            <w:r>
              <w:instrText xml:space="preserve"> ADDIN ZOTERO_ITEM CSL_CITATION {"citationID":"t2o80h5z","properties":{"formattedCitation":"(Kostadinova et al., 2012, p. 1)","plainCitation":"(Kostadinova et al., 2012, p. 1)","noteIndex":0},"citationItems":[{"id":186,"uris":["http://zotero.org/groups/4677109/items/JSFWEYQ2"],"itemData":{"id":186,"type":"paper-conference","container-title":"2012 6th IEEE International Conference Intelligent Systems","DOI":"10.1109/IS.2012.6335145","page":"258-263","title":"An Integrative DTW-based imputation method for gene expression time series data","author":[{"family":"Kostadinova","given":"Elena"},{"family":"Boeva","given":"Veselka"},{"family":"Boneva","given":"Liliana"},{"family":"Tsiporkova","given":"Elena"}],"issued":{"date-parts":[["2012"]]}},"locator":"1"}],"schema":"https://github.com/citation-style-language/schema/raw/master/csl-citation.json"} </w:instrText>
            </w:r>
            <w:r>
              <w:fldChar w:fldCharType="separate"/>
            </w:r>
            <w:r w:rsidRPr="006D7041">
              <w:rPr>
                <w:rFonts w:ascii="Cambria" w:hAnsi="Cambria"/>
              </w:rPr>
              <w:t>(Kostadinova et al., 2012, p. 1)</w:t>
            </w:r>
            <w:r>
              <w:fldChar w:fldCharType="end"/>
            </w:r>
          </w:p>
          <w:p w14:paraId="03510441" w14:textId="77777777" w:rsidR="006D7041" w:rsidRDefault="006D7041" w:rsidP="006D7041">
            <w:pPr>
              <w:pStyle w:val="FirstParagraph"/>
            </w:pPr>
            <w:r>
              <w:t>"In addition, the impact of</w:t>
            </w:r>
          </w:p>
          <w:p w14:paraId="561CE5B0" w14:textId="77777777" w:rsidR="006D7041" w:rsidRDefault="006D7041" w:rsidP="006D7041">
            <w:pPr>
              <w:pStyle w:val="FirstParagraph"/>
            </w:pPr>
            <w:r>
              <w:t xml:space="preserve">the three methods on the quality of gene clustering </w:t>
            </w:r>
            <w:proofErr w:type="gramStart"/>
            <w:r>
              <w:t>is</w:t>
            </w:r>
            <w:proofErr w:type="gramEnd"/>
            <w:r>
              <w:t xml:space="preserve"> evaluated</w:t>
            </w:r>
          </w:p>
          <w:p w14:paraId="2DA473FF" w14:textId="77777777" w:rsidR="006D7041" w:rsidRDefault="006D7041" w:rsidP="006D7041">
            <w:pPr>
              <w:pStyle w:val="FirstParagraph"/>
            </w:pPr>
            <w:r>
              <w:lastRenderedPageBreak/>
              <w:t>by using k-means and k-medoids clustering algorithms and two</w:t>
            </w:r>
          </w:p>
          <w:p w14:paraId="60B63186" w14:textId="72FEDDA4" w:rsidR="006D7041" w:rsidRDefault="006D7041" w:rsidP="006D7041">
            <w:pPr>
              <w:pStyle w:val="FirstParagraph"/>
            </w:pPr>
            <w:r>
              <w:t xml:space="preserve">different cluster validation measures. " </w:t>
            </w:r>
            <w:r>
              <w:fldChar w:fldCharType="begin"/>
            </w:r>
            <w:r w:rsidR="00ED53C7">
              <w:instrText xml:space="preserve"> ADDIN ZOTERO_ITEM CSL_CITATION {"citationID":"WFJwg6Gk","properties":{"formattedCitation":"(Kostadinova et al., 2012, p. 1)","plainCitation":"(Kostadinova et al., 2012, p. 1)","noteIndex":0},"citationItems":[{"id":186,"uris":["http://zotero.org/groups/4677109/items/JSFWEYQ2"],"itemData":{"id":186,"type":"paper-conference","container-title":"2012 6th IEEE International Conference Intelligent Systems","DOI":"10.1109/IS.2012.6335145","page":"258-263","title":"An Integrative DTW-based imputation method for gene expression time series data","author":[{"family":"Kostadinova","given":"Elena"},{"family":"Boeva","given":"Veselka"},{"family":"Boneva","given":"Liliana"},{"family":"Tsiporkova","given":"Elena"}],"issued":{"date-parts":[["2012"]]}},"locator":"1"}],"schema":"https://github.com/citation-style-language/schema/raw/master/csl-citation.json"} </w:instrText>
            </w:r>
            <w:r>
              <w:fldChar w:fldCharType="separate"/>
            </w:r>
            <w:r w:rsidRPr="006D7041">
              <w:rPr>
                <w:rFonts w:ascii="Cambria" w:hAnsi="Cambria"/>
              </w:rPr>
              <w:t>(Kostadinova et al., 2012, p. 1)</w:t>
            </w:r>
            <w:r>
              <w:fldChar w:fldCharType="end"/>
            </w:r>
          </w:p>
          <w:p w14:paraId="313C3943" w14:textId="77777777" w:rsidR="006D7041" w:rsidRDefault="006D7041" w:rsidP="006D7041">
            <w:pPr>
              <w:pStyle w:val="FirstParagraph"/>
            </w:pPr>
          </w:p>
          <w:p w14:paraId="41851893" w14:textId="77777777" w:rsidR="00ED53C7" w:rsidRDefault="00ED53C7" w:rsidP="00ED53C7">
            <w:pPr>
              <w:pStyle w:val="FirstParagraph"/>
            </w:pPr>
            <w:r>
              <w:t>"In this paper, we compared different methods with pairwise</w:t>
            </w:r>
          </w:p>
          <w:p w14:paraId="2A0C8C21" w14:textId="77777777" w:rsidR="00ED53C7" w:rsidRDefault="00ED53C7" w:rsidP="00ED53C7">
            <w:pPr>
              <w:pStyle w:val="FirstParagraph"/>
            </w:pPr>
            <w:r>
              <w:t>constraints in agglomerative hierarchical clustering. The first is</w:t>
            </w:r>
          </w:p>
          <w:p w14:paraId="3E68A7D4" w14:textId="77777777" w:rsidR="00ED53C7" w:rsidRDefault="00ED53C7" w:rsidP="00ED53C7">
            <w:pPr>
              <w:pStyle w:val="FirstParagraph"/>
            </w:pPr>
            <w:r>
              <w:t>the penalty method which adds a penalty term to dissimilarity</w:t>
            </w:r>
          </w:p>
          <w:p w14:paraId="4FFB41B0" w14:textId="77777777" w:rsidR="00ED53C7" w:rsidRDefault="00ED53C7" w:rsidP="00ED53C7">
            <w:pPr>
              <w:pStyle w:val="FirstParagraph"/>
            </w:pPr>
            <w:r>
              <w:t>measure if constraints are broken. The second is dissimilarity</w:t>
            </w:r>
          </w:p>
          <w:p w14:paraId="7513D653" w14:textId="77777777" w:rsidR="00ED53C7" w:rsidRDefault="00ED53C7" w:rsidP="00ED53C7">
            <w:pPr>
              <w:pStyle w:val="FirstParagraph"/>
            </w:pPr>
            <w:r>
              <w:t>modification method which modifies dissimilarity measure if</w:t>
            </w:r>
          </w:p>
          <w:p w14:paraId="151222BE" w14:textId="77777777" w:rsidR="00ED53C7" w:rsidRDefault="00ED53C7" w:rsidP="00ED53C7">
            <w:pPr>
              <w:pStyle w:val="FirstParagraph"/>
            </w:pPr>
            <w:r>
              <w:t>constraints are broken.</w:t>
            </w:r>
          </w:p>
          <w:p w14:paraId="73CB9EC6" w14:textId="77777777" w:rsidR="00ED53C7" w:rsidRDefault="00ED53C7" w:rsidP="00ED53C7">
            <w:pPr>
              <w:pStyle w:val="FirstParagraph"/>
            </w:pPr>
            <w:r>
              <w:t>We have shown some numerical examples by the single linkage, an asymmetric single linkage, and the centroid method.</w:t>
            </w:r>
          </w:p>
          <w:p w14:paraId="65970445" w14:textId="77777777" w:rsidR="00ED53C7" w:rsidRDefault="00ED53C7" w:rsidP="00ED53C7">
            <w:pPr>
              <w:pStyle w:val="FirstParagraph"/>
            </w:pPr>
            <w:r>
              <w:t>For the single linkage and asymmetric single linkage, the</w:t>
            </w:r>
          </w:p>
          <w:p w14:paraId="6D8BAC19" w14:textId="77777777" w:rsidR="00ED53C7" w:rsidRDefault="00ED53C7" w:rsidP="00ED53C7">
            <w:pPr>
              <w:pStyle w:val="FirstParagraph"/>
            </w:pPr>
            <w:r>
              <w:t>penalty method works well, but dissimilarity modification</w:t>
            </w:r>
          </w:p>
          <w:p w14:paraId="22561D8A" w14:textId="77777777" w:rsidR="00ED53C7" w:rsidRDefault="00ED53C7" w:rsidP="00ED53C7">
            <w:pPr>
              <w:pStyle w:val="FirstParagraph"/>
            </w:pPr>
            <w:r>
              <w:t>method does not work. This is because the single linkage uses</w:t>
            </w:r>
          </w:p>
          <w:p w14:paraId="5CB804AF" w14:textId="77777777" w:rsidR="00ED53C7" w:rsidRDefault="00ED53C7" w:rsidP="00ED53C7">
            <w:pPr>
              <w:pStyle w:val="FirstParagraph"/>
            </w:pPr>
            <w:r>
              <w:t>only the minimum dissimilarity when it calculates the dissimilarity between clusters. Moreover, the single linkage using the</w:t>
            </w:r>
          </w:p>
          <w:p w14:paraId="1A988757" w14:textId="77777777" w:rsidR="00ED53C7" w:rsidRDefault="00ED53C7" w:rsidP="00ED53C7">
            <w:pPr>
              <w:pStyle w:val="FirstParagraph"/>
            </w:pPr>
            <w:r>
              <w:t>penalty method often has a reversal in the dendrogram.</w:t>
            </w:r>
          </w:p>
          <w:p w14:paraId="688CDF4F" w14:textId="77777777" w:rsidR="00ED53C7" w:rsidRDefault="00ED53C7" w:rsidP="00ED53C7">
            <w:pPr>
              <w:pStyle w:val="FirstParagraph"/>
            </w:pPr>
            <w:r>
              <w:t xml:space="preserve">In contrast, both the penalty method and dissimilarity modification method </w:t>
            </w:r>
            <w:r>
              <w:lastRenderedPageBreak/>
              <w:t>work well in the centroid method. This is</w:t>
            </w:r>
          </w:p>
          <w:p w14:paraId="7F5FB735" w14:textId="77777777" w:rsidR="00ED53C7" w:rsidRDefault="00ED53C7" w:rsidP="00ED53C7">
            <w:pPr>
              <w:pStyle w:val="FirstParagraph"/>
            </w:pPr>
            <w:r>
              <w:t>because the centroid method uses dissimilarity measures of</w:t>
            </w:r>
          </w:p>
          <w:p w14:paraId="78020B55" w14:textId="77777777" w:rsidR="006D7041" w:rsidRDefault="00ED53C7" w:rsidP="00ED53C7">
            <w:pPr>
              <w:pStyle w:val="FirstParagraph"/>
            </w:pPr>
            <w:r>
              <w:t xml:space="preserve">all pairs when it calculates dissimilarity between clusters." </w:t>
            </w:r>
            <w:r>
              <w:fldChar w:fldCharType="begin"/>
            </w:r>
            <w:r>
              <w:instrText xml:space="preserve"> ADDIN ZOTERO_ITEM CSL_CITATION {"citationID":"Y1qEqpDu","properties":{"formattedCitation":"(Takumi and Miyamoto, 2012, p. 5)","plainCitation":"(Takumi and Miyamoto, 2012, p. 5)","noteIndex":0},"citationItems":[{"id":188,"uris":["http://zotero.org/groups/4677109/items/YVSPYW3Q"],"itemData":{"id":188,"type":"paper-conference","container-title":"The 6th International Conference on Soft Computing and Intelligent Systems, and The 13th International Symposium on Advanced Intelligence Systems","DOI":"10.1109/SCIS-ISIS.2012.6505021","page":"1545-1550","title":"Comparing different methods of agglomerative hierarchical clustering with pairwise constraints","author":[{"family":"Takumi","given":"Satoshi"},{"family":"Miyamoto","given":"Sadaaki"}],"issued":{"date-parts":[["2012"]]}},"locator":"5"}],"schema":"https://github.com/citation-style-language/schema/raw/master/csl-citation.json"} </w:instrText>
            </w:r>
            <w:r>
              <w:fldChar w:fldCharType="separate"/>
            </w:r>
            <w:r w:rsidRPr="00ED53C7">
              <w:rPr>
                <w:rFonts w:ascii="Cambria" w:hAnsi="Cambria"/>
              </w:rPr>
              <w:t>(Takumi and Miyamoto, 2012, p. 5)</w:t>
            </w:r>
            <w:r>
              <w:fldChar w:fldCharType="end"/>
            </w:r>
          </w:p>
          <w:p w14:paraId="22D26F37" w14:textId="77777777" w:rsidR="007C5080" w:rsidRDefault="007C5080" w:rsidP="007C5080">
            <w:pPr>
              <w:pStyle w:val="FirstParagraph"/>
            </w:pPr>
            <w:r>
              <w:t>"Different similarity measures</w:t>
            </w:r>
          </w:p>
          <w:p w14:paraId="7E016772" w14:textId="77777777" w:rsidR="007C5080" w:rsidRDefault="007C5080" w:rsidP="007C5080">
            <w:pPr>
              <w:pStyle w:val="FirstParagraph"/>
            </w:pPr>
            <w:r>
              <w:t>and weighting vectors are compared for the task of journal</w:t>
            </w:r>
          </w:p>
          <w:p w14:paraId="16EA71C9" w14:textId="77777777" w:rsidR="007C5080" w:rsidRDefault="007C5080" w:rsidP="007C5080">
            <w:pPr>
              <w:pStyle w:val="FirstParagraph"/>
            </w:pPr>
            <w:r>
              <w:t>clustering, in an effort to estimate the ranking of academic</w:t>
            </w:r>
          </w:p>
          <w:p w14:paraId="452C9ED5" w14:textId="142DE805" w:rsidR="00ED53C7" w:rsidRDefault="007C5080" w:rsidP="007C5080">
            <w:pPr>
              <w:pStyle w:val="FirstParagraph"/>
            </w:pPr>
            <w:r>
              <w:t xml:space="preserve">journals." </w:t>
            </w:r>
            <w:r>
              <w:fldChar w:fldCharType="begin"/>
            </w:r>
            <w:r>
              <w:instrText xml:space="preserve"> ADDIN ZOTERO_ITEM CSL_CITATION {"citationID":"XhsGHCo4","properties":{"formattedCitation":"(Su et al., 2013, p. 1)","plainCitation":"(Su et al., 2013, p. 1)","noteIndex":0},"citationItems":[{"id":189,"uris":["http://zotero.org/groups/4677109/items/65CQ6KLS"],"itemData":{"id":189,"type":"paper-conference","container-title":"2013 IEEE International Conference on Fuzzy Systems (FUZZ-IEEE)","DOI":"10.1109/FUZZ-IEEE.2013.6622376","page":"1-7","title":"OWA aggregation of fuzzy similarity relations for journal ranking","author":[{"family":"Su","given":"Pan"},{"family":"Shang","given":"Changjing"},{"family":"Shen","given":"Qiang"}],"issued":{"date-parts":[["2013"]]}},"locator":"1"}],"schema":"https://github.com/citation-style-language/schema/raw/master/csl-citation.json"} </w:instrText>
            </w:r>
            <w:r>
              <w:fldChar w:fldCharType="separate"/>
            </w:r>
            <w:r w:rsidRPr="007C5080">
              <w:rPr>
                <w:rFonts w:ascii="Cambria" w:hAnsi="Cambria"/>
              </w:rPr>
              <w:t>(Su et al., 2013, p. 1)</w:t>
            </w:r>
            <w:r>
              <w:fldChar w:fldCharType="end"/>
            </w:r>
          </w:p>
          <w:p w14:paraId="3AB16E66" w14:textId="77777777" w:rsidR="007C5080" w:rsidRDefault="007C5080" w:rsidP="007C5080">
            <w:pPr>
              <w:pStyle w:val="FirstParagraph"/>
            </w:pPr>
            <w:r>
              <w:t>"Three fuzzy similarity measures are used to construct</w:t>
            </w:r>
          </w:p>
          <w:p w14:paraId="43E50470" w14:textId="77777777" w:rsidR="007C5080" w:rsidRDefault="007C5080" w:rsidP="007C5080">
            <w:pPr>
              <w:pStyle w:val="FirstParagraph"/>
            </w:pPr>
            <w:r>
              <w:t>different similarity measures between journals, and five OWA</w:t>
            </w:r>
          </w:p>
          <w:p w14:paraId="43E81E2B" w14:textId="77777777" w:rsidR="007C5080" w:rsidRDefault="007C5080" w:rsidP="007C5080">
            <w:pPr>
              <w:pStyle w:val="FirstParagraph"/>
            </w:pPr>
            <w:r>
              <w:t>weighting vectors are compared. Experimental results on five</w:t>
            </w:r>
          </w:p>
          <w:p w14:paraId="3ADA3D86" w14:textId="77777777" w:rsidR="007C5080" w:rsidRDefault="007C5080" w:rsidP="007C5080">
            <w:pPr>
              <w:pStyle w:val="FirstParagraph"/>
            </w:pPr>
            <w:r>
              <w:t>data sets indicate that the proposed method follows human</w:t>
            </w:r>
          </w:p>
          <w:p w14:paraId="617718B7" w14:textId="77777777" w:rsidR="007C5080" w:rsidRDefault="007C5080" w:rsidP="007C5080">
            <w:pPr>
              <w:pStyle w:val="FirstParagraph"/>
            </w:pPr>
            <w:r>
              <w:t>cognition and its ranking results are generally consistent with</w:t>
            </w:r>
          </w:p>
          <w:p w14:paraId="58655169" w14:textId="2BAFA77E" w:rsidR="007C5080" w:rsidRDefault="007C5080" w:rsidP="007C5080">
            <w:pPr>
              <w:pStyle w:val="FirstParagraph"/>
            </w:pPr>
            <w:r>
              <w:t xml:space="preserve">the trend in the RJL that is produced by human experts" </w:t>
            </w:r>
            <w:r>
              <w:fldChar w:fldCharType="begin"/>
            </w:r>
            <w:r>
              <w:instrText xml:space="preserve"> ADDIN ZOTERO_ITEM CSL_CITATION {"citationID":"lGLq0D2q","properties":{"formattedCitation":"(Su et al., 2013, p. 6)","plainCitation":"(Su et al., 2013, p. 6)","noteIndex":0},"citationItems":[{"id":189,"uris":["http://zotero.org/groups/4677109/items/65CQ6KLS"],"itemData":{"id":189,"type":"paper-conference","container-title":"2013 IEEE International Conference on Fuzzy Systems (FUZZ-IEEE)","DOI":"10.1109/FUZZ-IEEE.2013.6622376","page":"1-7","title":"OWA aggregation of fuzzy similarity relations for journal ranking","author":[{"family":"Su","given":"Pan"},{"family":"Shang","given":"Changjing"},{"family":"Shen","given":"Qiang"}],"issued":{"date-parts":[["2013"]]}},"locator":"6"}],"schema":"https://github.com/citation-style-language/schema/raw/master/csl-citation.json"} </w:instrText>
            </w:r>
            <w:r>
              <w:fldChar w:fldCharType="separate"/>
            </w:r>
            <w:r w:rsidRPr="007C5080">
              <w:rPr>
                <w:rFonts w:ascii="Cambria" w:hAnsi="Cambria"/>
              </w:rPr>
              <w:t>(Su et al., 2013, p. 6)</w:t>
            </w:r>
            <w:r>
              <w:fldChar w:fldCharType="end"/>
            </w:r>
          </w:p>
          <w:p w14:paraId="18B8353E" w14:textId="77777777" w:rsidR="0073427C" w:rsidRDefault="0073427C" w:rsidP="0073427C">
            <w:pPr>
              <w:pStyle w:val="FirstParagraph"/>
            </w:pPr>
            <w:r>
              <w:t>"This paper has experimentally compared three typical</w:t>
            </w:r>
          </w:p>
          <w:p w14:paraId="6DDF3C60" w14:textId="77777777" w:rsidR="0073427C" w:rsidRDefault="0073427C" w:rsidP="0073427C">
            <w:pPr>
              <w:pStyle w:val="FirstParagraph"/>
            </w:pPr>
            <w:r>
              <w:t>regional distributions (MDM, SGM, GMM) using three</w:t>
            </w:r>
          </w:p>
          <w:p w14:paraId="281C1933" w14:textId="77777777" w:rsidR="0073427C" w:rsidRDefault="0073427C" w:rsidP="0073427C">
            <w:pPr>
              <w:pStyle w:val="FirstParagraph"/>
            </w:pPr>
            <w:r>
              <w:t>dissimilarity measures (</w:t>
            </w:r>
            <w:proofErr w:type="spellStart"/>
            <w:r>
              <w:t>Frobenius</w:t>
            </w:r>
            <w:proofErr w:type="spellEnd"/>
            <w:r>
              <w:t xml:space="preserve"> norm, symmetrized KL</w:t>
            </w:r>
          </w:p>
          <w:p w14:paraId="58FF89C6" w14:textId="77777777" w:rsidR="0073427C" w:rsidRDefault="0073427C" w:rsidP="0073427C">
            <w:pPr>
              <w:pStyle w:val="FirstParagraph"/>
            </w:pPr>
            <w:r>
              <w:t>divergence, Riemannian distance) for MSNST in texture</w:t>
            </w:r>
          </w:p>
          <w:p w14:paraId="5E555F5F" w14:textId="77777777" w:rsidR="0073427C" w:rsidRDefault="0073427C" w:rsidP="0073427C">
            <w:pPr>
              <w:pStyle w:val="FirstParagraph"/>
            </w:pPr>
            <w:r>
              <w:lastRenderedPageBreak/>
              <w:t>segmentation based on the k-means clustering method and</w:t>
            </w:r>
          </w:p>
          <w:p w14:paraId="0C38B5AD" w14:textId="77777777" w:rsidR="0073427C" w:rsidRDefault="0073427C" w:rsidP="0073427C">
            <w:pPr>
              <w:pStyle w:val="FirstParagraph"/>
            </w:pPr>
            <w:r>
              <w:t>Graph Cuts framework. The experiments using a large</w:t>
            </w:r>
          </w:p>
          <w:p w14:paraId="769E727B" w14:textId="77777777" w:rsidR="0073427C" w:rsidRDefault="0073427C" w:rsidP="0073427C">
            <w:pPr>
              <w:pStyle w:val="FirstParagraph"/>
            </w:pPr>
            <w:r>
              <w:t>number of synthesized texture images and real natural</w:t>
            </w:r>
          </w:p>
          <w:p w14:paraId="379AC136" w14:textId="77777777" w:rsidR="0073427C" w:rsidRDefault="0073427C" w:rsidP="0073427C">
            <w:pPr>
              <w:pStyle w:val="FirstParagraph"/>
            </w:pPr>
            <w:r>
              <w:t>scene images show that the GMM distribution achieves</w:t>
            </w:r>
          </w:p>
          <w:p w14:paraId="46F2F714" w14:textId="77777777" w:rsidR="0073427C" w:rsidRDefault="0073427C" w:rsidP="0073427C">
            <w:pPr>
              <w:pStyle w:val="FirstParagraph"/>
            </w:pPr>
            <w:r>
              <w:t>the superior performance in both accuracy and robustness</w:t>
            </w:r>
          </w:p>
          <w:p w14:paraId="71FD9886" w14:textId="77777777" w:rsidR="0073427C" w:rsidRDefault="0073427C" w:rsidP="0073427C">
            <w:pPr>
              <w:pStyle w:val="FirstParagraph"/>
            </w:pPr>
            <w:r>
              <w:t>for discriminating complex textures with the limited user</w:t>
            </w:r>
          </w:p>
          <w:p w14:paraId="28D139DA" w14:textId="77777777" w:rsidR="0073427C" w:rsidRDefault="0073427C" w:rsidP="0073427C">
            <w:pPr>
              <w:pStyle w:val="FirstParagraph"/>
            </w:pPr>
            <w:r>
              <w:t xml:space="preserve">interactions and the Riemannian measure </w:t>
            </w:r>
            <w:proofErr w:type="gramStart"/>
            <w:r>
              <w:t>achieves</w:t>
            </w:r>
            <w:proofErr w:type="gramEnd"/>
            <w:r>
              <w:t xml:space="preserve"> the</w:t>
            </w:r>
          </w:p>
          <w:p w14:paraId="7DA52CB2" w14:textId="77777777" w:rsidR="0073427C" w:rsidRDefault="0073427C" w:rsidP="0073427C">
            <w:pPr>
              <w:pStyle w:val="FirstParagraph"/>
            </w:pPr>
            <w:r>
              <w:t>best discriminating power. However, the Riemannian</w:t>
            </w:r>
          </w:p>
          <w:p w14:paraId="44B093F6" w14:textId="77777777" w:rsidR="0073427C" w:rsidRDefault="0073427C" w:rsidP="0073427C">
            <w:pPr>
              <w:pStyle w:val="FirstParagraph"/>
            </w:pPr>
            <w:r>
              <w:t>measure suffers from the problem of low computation</w:t>
            </w:r>
          </w:p>
          <w:p w14:paraId="45292267" w14:textId="77777777" w:rsidR="0073427C" w:rsidRDefault="0073427C" w:rsidP="0073427C">
            <w:pPr>
              <w:pStyle w:val="FirstParagraph"/>
            </w:pPr>
            <w:r>
              <w:t>efficiency, and we would like to speed it up as our future</w:t>
            </w:r>
          </w:p>
          <w:p w14:paraId="5619A1AF" w14:textId="77777777" w:rsidR="0073427C" w:rsidRDefault="0073427C" w:rsidP="0073427C">
            <w:pPr>
              <w:pStyle w:val="FirstParagraph"/>
            </w:pPr>
            <w:r>
              <w:t>work, which will let us design a more discriminative and</w:t>
            </w:r>
          </w:p>
          <w:p w14:paraId="3BA05948" w14:textId="24361831" w:rsidR="007C5080" w:rsidRDefault="0073427C" w:rsidP="0073427C">
            <w:pPr>
              <w:pStyle w:val="FirstParagraph"/>
            </w:pPr>
            <w:r>
              <w:t xml:space="preserve">more computationally practicable segmentation system." </w:t>
            </w:r>
            <w:r>
              <w:fldChar w:fldCharType="begin"/>
            </w:r>
            <w:r>
              <w:instrText xml:space="preserve"> ADDIN ZOTERO_ITEM CSL_CITATION {"citationID":"MTxBk1VD","properties":{"formattedCitation":"(Han et al., 2012, p. 5)","plainCitation":"(Han et al., 2012, p. 5)","noteIndex":0},"citationItems":[{"id":190,"uris":["http://zotero.org/groups/4677109/items/EHAWWULI"],"itemData":{"id":190,"type":"paper-conference","container-title":"2012 IEEE International Conference on Industrial Engineering and Engineering Management","DOI":"10.1109/IEEM.2012.6837929","page":"1180-1184","title":"A study of regional distributions and dissimilarity measures for multi-scale nonlinear structure tensor in texture segmentation","author":[{"family":"Han","given":"Shoudong"},{"family":"Zhao","given":"Yong"},{"family":"Tao","given":"Wenbing"}],"issued":{"date-parts":[["2012"]]}},"locator":"5"}],"schema":"https://github.com/citation-style-language/schema/raw/master/csl-citation.json"} </w:instrText>
            </w:r>
            <w:r>
              <w:fldChar w:fldCharType="separate"/>
            </w:r>
            <w:r w:rsidRPr="0073427C">
              <w:rPr>
                <w:rFonts w:ascii="Cambria" w:hAnsi="Cambria"/>
              </w:rPr>
              <w:t>(Han et al., 2012, p. 5)</w:t>
            </w:r>
            <w:r>
              <w:fldChar w:fldCharType="end"/>
            </w:r>
          </w:p>
          <w:p w14:paraId="6D90024A" w14:textId="77777777" w:rsidR="0073427C" w:rsidRDefault="0073427C" w:rsidP="0073427C">
            <w:pPr>
              <w:pStyle w:val="FirstParagraph"/>
            </w:pPr>
            <w:r>
              <w:t>" We proposed social embeddedness-based</w:t>
            </w:r>
          </w:p>
          <w:p w14:paraId="48B4CCBD" w14:textId="77777777" w:rsidR="0073427C" w:rsidRDefault="0073427C" w:rsidP="0073427C">
            <w:pPr>
              <w:pStyle w:val="FirstParagraph"/>
            </w:pPr>
            <w:r>
              <w:t xml:space="preserve">centrality indices and ADs of intra and </w:t>
            </w:r>
            <w:proofErr w:type="spellStart"/>
            <w:r>
              <w:t>intercluster</w:t>
            </w:r>
            <w:proofErr w:type="spellEnd"/>
            <w:r>
              <w:t>. To facilitate knowledge sharing, we build team attribute similarity based on</w:t>
            </w:r>
          </w:p>
          <w:p w14:paraId="5B1F523D" w14:textId="77777777" w:rsidR="0073427C" w:rsidRDefault="0073427C" w:rsidP="0073427C">
            <w:pPr>
              <w:pStyle w:val="FirstParagraph"/>
            </w:pPr>
            <w:r>
              <w:t>product- and process-related expertise. This article was the first</w:t>
            </w:r>
          </w:p>
          <w:p w14:paraId="5BA2D75C" w14:textId="77777777" w:rsidR="0073427C" w:rsidRDefault="0073427C" w:rsidP="0073427C">
            <w:pPr>
              <w:pStyle w:val="FirstParagraph"/>
            </w:pPr>
            <w:r>
              <w:t>research to redesign an actual PD organizational architecture by</w:t>
            </w:r>
          </w:p>
          <w:p w14:paraId="112CBF2A" w14:textId="77777777" w:rsidR="0073427C" w:rsidRDefault="0073427C" w:rsidP="0073427C">
            <w:pPr>
              <w:pStyle w:val="FirstParagraph"/>
            </w:pPr>
            <w:r>
              <w:lastRenderedPageBreak/>
              <w:t>incorporating structural and team attribute similarities from the</w:t>
            </w:r>
          </w:p>
          <w:p w14:paraId="7CAE6075" w14:textId="77777777" w:rsidR="0073427C" w:rsidRDefault="0073427C" w:rsidP="0073427C">
            <w:pPr>
              <w:pStyle w:val="FirstParagraph"/>
            </w:pPr>
            <w:r>
              <w:t>perspective of SNA. We also integrated the modularity index (Q)</w:t>
            </w:r>
          </w:p>
          <w:p w14:paraId="48B75D2B" w14:textId="77777777" w:rsidR="0073427C" w:rsidRDefault="0073427C" w:rsidP="0073427C">
            <w:pPr>
              <w:pStyle w:val="FirstParagraph"/>
            </w:pPr>
            <w:r>
              <w:t>and an improved S index to find the optimal number of clusters,</w:t>
            </w:r>
          </w:p>
          <w:p w14:paraId="3D7E0D6B" w14:textId="77777777" w:rsidR="0073427C" w:rsidRDefault="0073427C" w:rsidP="0073427C">
            <w:pPr>
              <w:pStyle w:val="FirstParagraph"/>
            </w:pPr>
            <w:r>
              <w:t>which we then use with the integrated similarity matrix as inputs</w:t>
            </w:r>
          </w:p>
          <w:p w14:paraId="4A4AE6DE" w14:textId="01A1CE96" w:rsidR="0073427C" w:rsidRDefault="0073427C" w:rsidP="0073427C">
            <w:pPr>
              <w:pStyle w:val="FirstParagraph"/>
            </w:pPr>
            <w:r>
              <w:t xml:space="preserve">to a spectral clustering algorithm to identify clusters." </w:t>
            </w:r>
            <w:r>
              <w:fldChar w:fldCharType="begin"/>
            </w:r>
            <w:r>
              <w:instrText xml:space="preserve"> ADDIN ZOTERO_ITEM CSL_CITATION {"citationID":"SjEggvh7","properties":{"formattedCitation":"(Yang et al., 2019a, p. 13)","plainCitation":"(Yang et al., 2019a, p. 13)","noteIndex":0},"citationItems":[{"id":142,"uris":["http://zotero.org/groups/4676159/items/27NWK9B8"],"itemData":{"id":142,"type":"article-journal","container-title":"IEEE Transactions on Engineering Management","DOI":"10.1109/TEM.2019.2939398","page":"1-15","title":"Clustering Product Development Project Organization From the Perspective of Social Network Analysis","author":[{"family":"Yang","given":"Qing"},{"family":"Yang","given":"Na"},{"family":"Browning","given":"Tyson R."},{"family":"Jiang","given":"Bin"},{"family":"Yao","given":"Tao"}],"issued":{"date-parts":[["2019"]]}},"locator":"13"}],"schema":"https://github.com/citation-style-language/schema/raw/master/csl-citation.json"} </w:instrText>
            </w:r>
            <w:r>
              <w:fldChar w:fldCharType="separate"/>
            </w:r>
            <w:r w:rsidRPr="0073427C">
              <w:rPr>
                <w:rFonts w:ascii="Cambria" w:hAnsi="Cambria"/>
              </w:rPr>
              <w:t>(Yang et al., 2019a, p. 13)</w:t>
            </w:r>
            <w:r>
              <w:fldChar w:fldCharType="end"/>
            </w:r>
          </w:p>
          <w:p w14:paraId="78A74B48" w14:textId="77777777" w:rsidR="00697522" w:rsidRDefault="00697522" w:rsidP="00697522">
            <w:pPr>
              <w:pStyle w:val="FirstParagraph"/>
            </w:pPr>
            <w:r>
              <w:t>"We introduce a number of different similarity measures which can be used to determine</w:t>
            </w:r>
          </w:p>
          <w:p w14:paraId="44FFFD72" w14:textId="77777777" w:rsidR="00697522" w:rsidRDefault="00697522" w:rsidP="00697522">
            <w:pPr>
              <w:pStyle w:val="FirstParagraph"/>
            </w:pPr>
            <w:r>
              <w:t>the (global or partial) similarity of dimensions. The similarity of</w:t>
            </w:r>
          </w:p>
          <w:p w14:paraId="2BAAD4A8" w14:textId="77777777" w:rsidR="00697522" w:rsidRDefault="00697522" w:rsidP="00697522">
            <w:pPr>
              <w:pStyle w:val="FirstParagraph"/>
            </w:pPr>
            <w:r>
              <w:t xml:space="preserve">dimensions </w:t>
            </w:r>
            <w:proofErr w:type="gramStart"/>
            <w:r>
              <w:t>is</w:t>
            </w:r>
            <w:proofErr w:type="gramEnd"/>
            <w:r>
              <w:t xml:space="preserve"> an important prerequisite for finding the optimal </w:t>
            </w:r>
            <w:proofErr w:type="spellStart"/>
            <w:r>
              <w:t>oneor</w:t>
            </w:r>
            <w:proofErr w:type="spellEnd"/>
            <w:r>
              <w:t xml:space="preserve"> two-dimensional arrangement. All variants of the dimension</w:t>
            </w:r>
          </w:p>
          <w:p w14:paraId="53AD0D7E" w14:textId="77777777" w:rsidR="00697522" w:rsidRDefault="00697522" w:rsidP="00697522">
            <w:pPr>
              <w:pStyle w:val="FirstParagraph"/>
            </w:pPr>
            <w:r>
              <w:t>arrangement problem, however, are shown to be computationally</w:t>
            </w:r>
          </w:p>
          <w:p w14:paraId="30EB7A29" w14:textId="77777777" w:rsidR="00697522" w:rsidRDefault="00697522" w:rsidP="00697522">
            <w:pPr>
              <w:pStyle w:val="FirstParagraph"/>
            </w:pPr>
            <w:r>
              <w:t xml:space="preserve">complex problem, </w:t>
            </w:r>
            <w:proofErr w:type="gramStart"/>
            <w:r>
              <w:t>i.e.</w:t>
            </w:r>
            <w:proofErr w:type="gramEnd"/>
            <w:r>
              <w:t xml:space="preserve"> they are NP-complete. In our implementation</w:t>
            </w:r>
          </w:p>
          <w:p w14:paraId="54BA3323" w14:textId="77777777" w:rsidR="00697522" w:rsidRDefault="00697522" w:rsidP="00697522">
            <w:pPr>
              <w:pStyle w:val="FirstParagraph"/>
            </w:pPr>
            <w:r>
              <w:t xml:space="preserve">to solve the dimension arrangement </w:t>
            </w:r>
            <w:proofErr w:type="gramStart"/>
            <w:r>
              <w:t>problem</w:t>
            </w:r>
            <w:proofErr w:type="gramEnd"/>
            <w:r>
              <w:t xml:space="preserve"> we therefore have to</w:t>
            </w:r>
          </w:p>
          <w:p w14:paraId="0648A10E" w14:textId="77777777" w:rsidR="00697522" w:rsidRDefault="00697522" w:rsidP="00697522">
            <w:pPr>
              <w:pStyle w:val="FirstParagraph"/>
            </w:pPr>
            <w:r>
              <w:t>use a heuristic solution which is based on an intelligent ant system.</w:t>
            </w:r>
          </w:p>
          <w:p w14:paraId="2B5759AC" w14:textId="77777777" w:rsidR="00697522" w:rsidRDefault="00697522" w:rsidP="00697522">
            <w:pPr>
              <w:pStyle w:val="FirstParagraph"/>
            </w:pPr>
            <w:r>
              <w:t>The experimental comparison of the sequential and similarity</w:t>
            </w:r>
          </w:p>
          <w:p w14:paraId="377F0505" w14:textId="680F0503" w:rsidR="0073427C" w:rsidRDefault="00697522" w:rsidP="00697522">
            <w:pPr>
              <w:pStyle w:val="FirstParagraph"/>
            </w:pPr>
            <w:r>
              <w:t>arrangement clearly shows the advantage of our new approach."</w:t>
            </w:r>
            <w:r>
              <w:fldChar w:fldCharType="begin"/>
            </w:r>
            <w:r>
              <w:instrText xml:space="preserve"> ADDIN ZOTERO_ITEM CSL_CITATION {"citationID":"sRoFbTbc","properties":{"formattedCitation":"(Ankerst et al., 1998, p. 8)","plainCitation":"(Ankerst et al., 1998, p. 8)","noteIndex":0},"citationItems":[{"id":192,"uris":["http://zotero.org/groups/4677109/items/TQJK9M8X"],"itemData":{"id":192,"type":"paper-conference","container-title":"Proceedings IEEE Symposium on Information Visualization (Cat. No.98TB100258)","DOI":"10.1109/INFVIS.1998.729559","page":"52-60","title":"Similarity clustering of dimensions for an enhanced visualization of multidimensional data","author":[{"family":"Ankerst","given":"M."},{"family":"Berchtold","given":"S."},{"family":"Keim","given":"D.A."}],"issued":{"date-parts":[["1998"]]}},"locator":"8"}],"schema":"https://github.com/citation-style-language/schema/raw/master/csl-citation.json"} </w:instrText>
            </w:r>
            <w:r>
              <w:fldChar w:fldCharType="separate"/>
            </w:r>
            <w:r w:rsidRPr="00697522">
              <w:rPr>
                <w:rFonts w:ascii="Cambria" w:hAnsi="Cambria"/>
              </w:rPr>
              <w:t>(</w:t>
            </w:r>
            <w:proofErr w:type="spellStart"/>
            <w:r w:rsidRPr="00697522">
              <w:rPr>
                <w:rFonts w:ascii="Cambria" w:hAnsi="Cambria"/>
              </w:rPr>
              <w:t>Ankerst</w:t>
            </w:r>
            <w:proofErr w:type="spellEnd"/>
            <w:r w:rsidRPr="00697522">
              <w:rPr>
                <w:rFonts w:ascii="Cambria" w:hAnsi="Cambria"/>
              </w:rPr>
              <w:t xml:space="preserve"> et al., 1998, p. 8)</w:t>
            </w:r>
            <w:r>
              <w:fldChar w:fldCharType="end"/>
            </w:r>
          </w:p>
          <w:p w14:paraId="234028DF" w14:textId="5524770F" w:rsidR="00697522" w:rsidRDefault="00863B80" w:rsidP="00697522">
            <w:pPr>
              <w:pStyle w:val="FirstParagraph"/>
            </w:pPr>
            <w:r w:rsidRPr="00863B80">
              <w:t xml:space="preserve">"In order to cluster the moving targets of the video in dense result of the </w:t>
            </w:r>
            <w:proofErr w:type="spellStart"/>
            <w:r w:rsidRPr="00863B80">
              <w:t>classifican</w:t>
            </w:r>
            <w:proofErr w:type="spellEnd"/>
            <w:r w:rsidRPr="00863B80">
              <w:t xml:space="preserve"> crowded scene, according to the video regulation reticulation, </w:t>
            </w:r>
            <w:r w:rsidRPr="00863B80">
              <w:lastRenderedPageBreak/>
              <w:t xml:space="preserve">important role in the it can acquire the </w:t>
            </w:r>
            <w:proofErr w:type="spellStart"/>
            <w:r w:rsidRPr="00863B80">
              <w:t>spatio</w:t>
            </w:r>
            <w:proofErr w:type="spellEnd"/>
            <w:r w:rsidRPr="00863B80">
              <w:t xml:space="preserve">-temporal motion patterns of every importance, this paper grid by </w:t>
            </w:r>
            <w:proofErr w:type="spellStart"/>
            <w:r w:rsidRPr="00863B80">
              <w:t>spatio</w:t>
            </w:r>
            <w:proofErr w:type="spellEnd"/>
            <w:r w:rsidRPr="00863B80">
              <w:t xml:space="preserve">-temporal gradient. Using the symmetric </w:t>
            </w:r>
            <w:proofErr w:type="gramStart"/>
            <w:r w:rsidRPr="00863B80">
              <w:t>finish</w:t>
            </w:r>
            <w:proofErr w:type="gramEnd"/>
            <w:r w:rsidRPr="00863B80">
              <w:t xml:space="preserve"> the clustering off K-L(</w:t>
            </w:r>
            <w:proofErr w:type="spellStart"/>
            <w:r w:rsidRPr="00863B80">
              <w:t>Kullback-Leibler</w:t>
            </w:r>
            <w:proofErr w:type="spellEnd"/>
            <w:r w:rsidRPr="00863B80">
              <w:t xml:space="preserve">) divergence as a distance measure, the clustering of the </w:t>
            </w:r>
            <w:proofErr w:type="spellStart"/>
            <w:r w:rsidRPr="00863B80">
              <w:t>spatio</w:t>
            </w:r>
            <w:proofErr w:type="spellEnd"/>
            <w:r w:rsidRPr="00863B80">
              <w:t>-temporal motion patterns could be finished. The accuracy of the clustering plays an important role in the target detection, and the K-L threshold is the key for the accuracy of the clustering. Different K-L threshold will lead to different clustering effect."</w:t>
            </w:r>
            <w:r>
              <w:fldChar w:fldCharType="begin"/>
            </w:r>
            <w:r>
              <w:instrText xml:space="preserve"> ADDIN ZOTERO_ITEM CSL_CITATION {"citationID":"xaPAMyWa","properties":{"formattedCitation":"(Pan et al., 2017, p. 1)","plainCitation":"(Pan et al., 2017, p. 1)","noteIndex":0},"citationItems":[{"id":193,"uris":["http://zotero.org/groups/4677109/items/9SASDYYJ"],"itemData":{"id":193,"type":"paper-conference","container-title":"4th International Conference on Smart and Sustainable City (ICSSC 2017)","DOI":"10.1049/cp.2017.0108","page":"1-4","title":"Kullback-Leibler threshold computing method based on clustering motion patterns","author":[{"family":"Pan","given":"Li"},{"family":"Jing","given":"Zhang"},{"family":"Ping","given":"Wang Jian"}],"issued":{"date-parts":[["2017"]]}},"locator":"1"}],"schema":"https://github.com/citation-style-language/schema/raw/master/csl-citation.json"} </w:instrText>
            </w:r>
            <w:r>
              <w:fldChar w:fldCharType="separate"/>
            </w:r>
            <w:r w:rsidRPr="00863B80">
              <w:rPr>
                <w:rFonts w:ascii="Cambria" w:hAnsi="Cambria"/>
              </w:rPr>
              <w:t>(Pan et al., 2017, p. 1)</w:t>
            </w:r>
            <w:r>
              <w:fldChar w:fldCharType="end"/>
            </w:r>
          </w:p>
          <w:p w14:paraId="748D1A6C" w14:textId="77777777" w:rsidR="00863B80" w:rsidRDefault="00863B80" w:rsidP="00863B80">
            <w:pPr>
              <w:pStyle w:val="FirstParagraph"/>
            </w:pPr>
            <w:r>
              <w:t>"In general, Euclidean distance and Pearson’s correlation coefficient are widely used as the distance or similarity measures</w:t>
            </w:r>
          </w:p>
          <w:p w14:paraId="643BAA34" w14:textId="77777777" w:rsidR="00863B80" w:rsidRDefault="00863B80" w:rsidP="00863B80">
            <w:pPr>
              <w:pStyle w:val="FirstParagraph"/>
            </w:pPr>
            <w:r>
              <w:t>for cluster analysis of gene expression data [3]. However, as</w:t>
            </w:r>
          </w:p>
          <w:p w14:paraId="5FFD683A" w14:textId="77777777" w:rsidR="00863B80" w:rsidRDefault="00863B80" w:rsidP="00863B80">
            <w:pPr>
              <w:pStyle w:val="FirstParagraph"/>
            </w:pPr>
            <w:r>
              <w:t>these measures depend on the actual values of the training</w:t>
            </w:r>
          </w:p>
          <w:p w14:paraId="17946306" w14:textId="77777777" w:rsidR="00863B80" w:rsidRDefault="00863B80" w:rsidP="00863B80">
            <w:pPr>
              <w:pStyle w:val="FirstParagraph"/>
            </w:pPr>
            <w:r>
              <w:t>data, they are very much sensitive to the noise or outlier of</w:t>
            </w:r>
          </w:p>
          <w:p w14:paraId="32A78A83" w14:textId="77777777" w:rsidR="00863B80" w:rsidRDefault="00863B80" w:rsidP="00863B80">
            <w:pPr>
              <w:pStyle w:val="FirstParagraph"/>
            </w:pPr>
            <w:r>
              <w:t>the data set [3], [30]. The Euclidean distance is not effective</w:t>
            </w:r>
          </w:p>
          <w:p w14:paraId="6079994E" w14:textId="77777777" w:rsidR="00863B80" w:rsidRDefault="00863B80" w:rsidP="00863B80">
            <w:pPr>
              <w:pStyle w:val="FirstParagraph"/>
            </w:pPr>
            <w:r>
              <w:t>to reflect functional similarity such as positive and negative</w:t>
            </w:r>
          </w:p>
          <w:p w14:paraId="33FB3DBF" w14:textId="77777777" w:rsidR="00863B80" w:rsidRDefault="00863B80" w:rsidP="00863B80">
            <w:pPr>
              <w:pStyle w:val="FirstParagraph"/>
            </w:pPr>
            <w:r>
              <w:t>correlation, interdependency as well as closeness in values.</w:t>
            </w:r>
          </w:p>
          <w:p w14:paraId="487C9E41" w14:textId="77777777" w:rsidR="00863B80" w:rsidRDefault="00863B80" w:rsidP="00863B80">
            <w:pPr>
              <w:pStyle w:val="FirstParagraph"/>
            </w:pPr>
            <w:r>
              <w:t>Also, Pearson’s correlation coefficient is not robust to outliers</w:t>
            </w:r>
          </w:p>
          <w:p w14:paraId="6FD00398" w14:textId="77777777" w:rsidR="00863B80" w:rsidRDefault="00863B80" w:rsidP="00863B80">
            <w:pPr>
              <w:pStyle w:val="FirstParagraph"/>
            </w:pPr>
            <w:r>
              <w:t>and it may assign a high similarity score to a pair of dissimilar</w:t>
            </w:r>
          </w:p>
          <w:p w14:paraId="1A26D236" w14:textId="77777777" w:rsidR="00863B80" w:rsidRDefault="00863B80" w:rsidP="00863B80">
            <w:pPr>
              <w:pStyle w:val="FirstParagraph"/>
            </w:pPr>
            <w:r>
              <w:t>genes [3], [30]. On the other hand, information measures</w:t>
            </w:r>
          </w:p>
          <w:p w14:paraId="5E5B1BFC" w14:textId="77777777" w:rsidR="00863B80" w:rsidRDefault="00863B80" w:rsidP="00863B80">
            <w:pPr>
              <w:pStyle w:val="FirstParagraph"/>
            </w:pPr>
            <w:r>
              <w:lastRenderedPageBreak/>
              <w:t>such as entropy and mutual information depend only on the</w:t>
            </w:r>
          </w:p>
          <w:p w14:paraId="684D7F7E" w14:textId="77777777" w:rsidR="00863B80" w:rsidRDefault="00863B80" w:rsidP="00863B80">
            <w:pPr>
              <w:pStyle w:val="FirstParagraph"/>
            </w:pPr>
            <w:r>
              <w:t>probability distribution of a random variable rather than on its</w:t>
            </w:r>
          </w:p>
          <w:p w14:paraId="0020E2AA" w14:textId="77777777" w:rsidR="00863B80" w:rsidRDefault="00863B80" w:rsidP="00863B80">
            <w:pPr>
              <w:pStyle w:val="FirstParagraph"/>
            </w:pPr>
            <w:r>
              <w:t>actual values. Hence, the mutual information has been widely</w:t>
            </w:r>
          </w:p>
          <w:p w14:paraId="08A437BA" w14:textId="77777777" w:rsidR="00863B80" w:rsidRDefault="00863B80" w:rsidP="00863B80">
            <w:pPr>
              <w:pStyle w:val="FirstParagraph"/>
            </w:pPr>
            <w:r>
              <w:t>used in gene analysis problem [31], [32], [33]. In two-way clustering framework, the mutual information is used here to</w:t>
            </w:r>
          </w:p>
          <w:p w14:paraId="72F8648B" w14:textId="41C9E89C" w:rsidR="00863B80" w:rsidRDefault="00863B80" w:rsidP="00863B80">
            <w:pPr>
              <w:pStyle w:val="FirstParagraph"/>
            </w:pPr>
            <w:r>
              <w:t xml:space="preserve">measure the similarity between two objects." </w:t>
            </w:r>
            <w:r>
              <w:fldChar w:fldCharType="begin"/>
            </w:r>
            <w:r>
              <w:instrText xml:space="preserve"> ADDIN ZOTERO_ITEM CSL_CITATION {"citationID":"oIsay5pg","properties":{"formattedCitation":"(Das et al., 2008, p. 4)","plainCitation":"(Das et al., 2008, p. 4)","noteIndex":0},"citationItems":[{"id":194,"uris":["http://zotero.org/groups/4677109/items/Z3SP2SG5"],"itemData":{"id":194,"type":"paper-conference","container-title":"2008 16th International Conference on Advanced Computing and Communications","DOI":"10.1109/ADCOM.2008.4760441","page":"148-156","title":"A Novel Biclustering Algorithm for Discovering Value-Coherent Overlapping σ-Biclusters","author":[{"family":"Das","given":"Chandra"},{"family":"Maji","given":"Pradipta"},{"family":"Chattopadhyay","given":"Samiran"}],"issued":{"date-parts":[["2008"]]}},"locator":"4"}],"schema":"https://github.com/citation-style-language/schema/raw/master/csl-citation.json"} </w:instrText>
            </w:r>
            <w:r>
              <w:fldChar w:fldCharType="separate"/>
            </w:r>
            <w:r w:rsidRPr="00863B80">
              <w:rPr>
                <w:rFonts w:ascii="Cambria" w:hAnsi="Cambria"/>
              </w:rPr>
              <w:t>(Das et al., 2008, p. 4)</w:t>
            </w:r>
            <w:r>
              <w:fldChar w:fldCharType="end"/>
            </w:r>
          </w:p>
          <w:p w14:paraId="16A09B8E" w14:textId="77777777" w:rsidR="00891299" w:rsidRDefault="00891299" w:rsidP="00891299">
            <w:pPr>
              <w:pStyle w:val="FirstParagraph"/>
            </w:pPr>
            <w:r>
              <w:t>"Our approach mainly consists of two steps. First, we</w:t>
            </w:r>
          </w:p>
          <w:p w14:paraId="2A7C5BD2" w14:textId="77777777" w:rsidR="00891299" w:rsidRDefault="00891299" w:rsidP="00891299">
            <w:pPr>
              <w:pStyle w:val="FirstParagraph"/>
            </w:pPr>
            <w:r>
              <w:t>calculate the similarity between every pair of terms. To this</w:t>
            </w:r>
          </w:p>
          <w:p w14:paraId="7FDB5AD5" w14:textId="77777777" w:rsidR="00891299" w:rsidRDefault="00891299" w:rsidP="00891299">
            <w:pPr>
              <w:pStyle w:val="FirstParagraph"/>
            </w:pPr>
            <w:r>
              <w:t>end, we propose a similarity metric based on the documents</w:t>
            </w:r>
          </w:p>
          <w:p w14:paraId="1D388B87" w14:textId="77777777" w:rsidR="00891299" w:rsidRDefault="00891299" w:rsidP="00891299">
            <w:pPr>
              <w:pStyle w:val="FirstParagraph"/>
            </w:pPr>
            <w:r>
              <w:t>that are tagged by the terms. Second, based on the similarity</w:t>
            </w:r>
          </w:p>
          <w:p w14:paraId="1D4D6E1F" w14:textId="77777777" w:rsidR="00891299" w:rsidRDefault="00891299" w:rsidP="00891299">
            <w:pPr>
              <w:pStyle w:val="FirstParagraph"/>
            </w:pPr>
            <w:r>
              <w:t>metric, we infer a taxonomy of the terms by repeatedly</w:t>
            </w:r>
          </w:p>
          <w:p w14:paraId="79ED7120" w14:textId="6EEE137E" w:rsidR="00863B80" w:rsidRDefault="00891299" w:rsidP="00891299">
            <w:pPr>
              <w:pStyle w:val="FirstParagraph"/>
            </w:pPr>
            <w:r>
              <w:t>applying k-medoids clustering on the terms."</w:t>
            </w:r>
            <w:r>
              <w:fldChar w:fldCharType="begin"/>
            </w:r>
            <w:r>
              <w:instrText xml:space="preserve"> ADDIN ZOTERO_ITEM CSL_CITATION {"citationID":"viAwFGhk","properties":{"formattedCitation":"(Wang et al., 2012, p. 2)","plainCitation":"(Wang et al., 2012, p. 2)","noteIndex":0},"citationItems":[{"id":196,"uris":["http://zotero.org/groups/4677109/items/YLJTPLN7"],"itemData":{"id":196,"type":"paper-conference","container-title":"2012 28th IEEE International Conference on Software Maintenance (ICSM)","DOI":"10.1109/ICSM.2012.6405332","page":"604-607","title":"Inferring semantically related software terms and their taxonomy by leveraging collaborative tagging","author":[{"family":"Wang","given":"Shaowei"},{"family":"Lo","given":"David"},{"family":"Jiang","given":"Lingxiao"}],"issued":{"date-parts":[["2012"]]}},"locator":"2"}],"schema":"https://github.com/citation-style-language/schema/raw/master/csl-citation.json"} </w:instrText>
            </w:r>
            <w:r>
              <w:fldChar w:fldCharType="separate"/>
            </w:r>
            <w:r w:rsidRPr="00891299">
              <w:rPr>
                <w:rFonts w:ascii="Cambria" w:hAnsi="Cambria"/>
              </w:rPr>
              <w:t>(Wang et al., 2012, p. 2)</w:t>
            </w:r>
            <w:r>
              <w:fldChar w:fldCharType="end"/>
            </w:r>
          </w:p>
          <w:p w14:paraId="69082519" w14:textId="77777777" w:rsidR="00A55105" w:rsidRDefault="00A55105" w:rsidP="00A55105">
            <w:pPr>
              <w:pStyle w:val="FirstParagraph"/>
            </w:pPr>
            <w:r>
              <w:t>"Seemingly the similarity of fixed-length sub-series is</w:t>
            </w:r>
          </w:p>
          <w:p w14:paraId="78842D6F" w14:textId="77777777" w:rsidR="00A55105" w:rsidRDefault="00A55105" w:rsidP="00A55105">
            <w:pPr>
              <w:pStyle w:val="FirstParagraph"/>
            </w:pPr>
            <w:r>
              <w:t>able to be measured with Euclidean distance or other parallel</w:t>
            </w:r>
          </w:p>
          <w:p w14:paraId="01CFF71C" w14:textId="77777777" w:rsidR="00A55105" w:rsidRDefault="00A55105" w:rsidP="00A55105">
            <w:pPr>
              <w:pStyle w:val="FirstParagraph"/>
            </w:pPr>
            <w:r>
              <w:t>measures. In fact, for the great differences in baseline, scale</w:t>
            </w:r>
          </w:p>
          <w:p w14:paraId="2247A359" w14:textId="77777777" w:rsidR="00A55105" w:rsidRDefault="00A55105" w:rsidP="00A55105">
            <w:pPr>
              <w:pStyle w:val="FirstParagraph"/>
            </w:pPr>
            <w:r>
              <w:t>and phase between two series, Euclidean distance is not a</w:t>
            </w:r>
          </w:p>
          <w:p w14:paraId="31524D53" w14:textId="77777777" w:rsidR="00A55105" w:rsidRDefault="00A55105" w:rsidP="00A55105">
            <w:pPr>
              <w:pStyle w:val="FirstParagraph"/>
            </w:pPr>
            <w:r>
              <w:t>sound choice. We will introduce other similarity measures</w:t>
            </w:r>
          </w:p>
          <w:p w14:paraId="2D8F1A02" w14:textId="77777777" w:rsidR="007C5080" w:rsidRDefault="00A55105" w:rsidP="00A55105">
            <w:pPr>
              <w:pStyle w:val="FirstParagraph"/>
            </w:pPr>
            <w:r>
              <w:lastRenderedPageBreak/>
              <w:t xml:space="preserve">applicable to time series here. " </w:t>
            </w:r>
            <w:r>
              <w:fldChar w:fldCharType="begin"/>
            </w:r>
            <w:r>
              <w:instrText xml:space="preserve"> ADDIN ZOTERO_ITEM CSL_CITATION {"citationID":"yUKpEZX2","properties":{"formattedCitation":"(Xiang and Chen, 2009, p. 3)","plainCitation":"(Xiang and Chen, 2009, p. 3)","noteIndex":0},"citationItems":[{"id":195,"uris":["http://zotero.org/groups/4677109/items/WYI4H7RX"],"itemData":{"id":195,"type":"paper-conference","container-title":"2009 7th Asian Control Conference","page":"734-739","title":"Fast screening algorithm for electrical alternans in ECG based on dynamical pattern recognition framework","author":[{"family":"Xiang","given":"Kui"},{"family":"Chen","given":"Jing"}],"issued":{"date-parts":[["2009"]]}},"locator":"3"}],"schema":"https://github.com/citation-style-language/schema/raw/master/csl-citation.json"} </w:instrText>
            </w:r>
            <w:r>
              <w:fldChar w:fldCharType="separate"/>
            </w:r>
            <w:r w:rsidRPr="00A55105">
              <w:rPr>
                <w:rFonts w:ascii="Cambria" w:hAnsi="Cambria"/>
              </w:rPr>
              <w:t>(Xiang and Chen, 2009, p. 3)</w:t>
            </w:r>
            <w:r>
              <w:fldChar w:fldCharType="end"/>
            </w:r>
          </w:p>
          <w:p w14:paraId="72B29BFB" w14:textId="77777777" w:rsidR="00A55105" w:rsidRDefault="00A55105" w:rsidP="00A55105">
            <w:pPr>
              <w:pStyle w:val="FirstParagraph"/>
            </w:pPr>
            <w:r>
              <w:t>"It has been proved that NP classifiers have an asymptotic error</w:t>
            </w:r>
          </w:p>
          <w:p w14:paraId="4916EA83" w14:textId="77777777" w:rsidR="00A55105" w:rsidRDefault="00A55105" w:rsidP="00A55105">
            <w:pPr>
              <w:pStyle w:val="FirstParagraph"/>
            </w:pPr>
            <w:r>
              <w:t>rate that is at most twice the Bayes error rate, no matter the</w:t>
            </w:r>
          </w:p>
          <w:p w14:paraId="0F2F8706" w14:textId="77777777" w:rsidR="00A55105" w:rsidRDefault="00A55105" w:rsidP="00A55105">
            <w:pPr>
              <w:pStyle w:val="FirstParagraph"/>
            </w:pPr>
            <w:r>
              <w:t>distance used in the classification [5]. However, this advantage</w:t>
            </w:r>
          </w:p>
          <w:p w14:paraId="2D5BA615" w14:textId="77777777" w:rsidR="00A55105" w:rsidRDefault="00A55105" w:rsidP="00A55105">
            <w:pPr>
              <w:pStyle w:val="FirstParagraph"/>
            </w:pPr>
            <w:r>
              <w:t>decreases when the dimensionality of the input data increases</w:t>
            </w:r>
          </w:p>
          <w:p w14:paraId="2FFF303F" w14:textId="77777777" w:rsidR="00A55105" w:rsidRDefault="00A55105" w:rsidP="00A55105">
            <w:pPr>
              <w:pStyle w:val="FirstParagraph"/>
            </w:pPr>
            <w:r>
              <w:t>[6]. Unfortunately, as the dimensionality of the input becomes higher, the choice of the distance metric becomes more important in determining the outcome of the NP classification. A commonly used distance metric is the Euclidean distance. It is based</w:t>
            </w:r>
          </w:p>
          <w:p w14:paraId="0A91B3D2" w14:textId="77777777" w:rsidR="00A55105" w:rsidRDefault="00A55105" w:rsidP="00A55105">
            <w:pPr>
              <w:pStyle w:val="FirstParagraph"/>
            </w:pPr>
            <w:r>
              <w:t xml:space="preserve">on the assumption that the input space is isotropic or homogeneous. This assumption is not true in many practical domains." </w:t>
            </w:r>
            <w:r>
              <w:fldChar w:fldCharType="begin"/>
            </w:r>
            <w:r>
              <w:instrText xml:space="preserve"> ADDIN ZOTERO_ITEM CSL_CITATION {"citationID":"gzcqwAR6","properties":{"formattedCitation":"(Fernandez and Isasi, 2008, p. 1)","plainCitation":"(Fernandez and Isasi, 2008, p. 1)","noteIndex":0},"citationItems":[{"id":197,"uris":["http://zotero.org/groups/4677109/items/5AUSJG86"],"itemData":{"id":197,"type":"article-journal","container-title":"IEEE Transactions on Neural Networks","DOI":"10.1109/TNN.2007.902955","issue":"1","page":"40-53","title":"Local Feature Weighting in Nearest Prototype Classification","volume":"19","author":[{"family":"Fernandez","given":"Fernando"},{"family":"Isasi","given":"Pedro"}],"issued":{"date-parts":[["2008"]]}},"locator":"1"}],"schema":"https://github.com/citation-style-language/schema/raw/master/csl-citation.json"} </w:instrText>
            </w:r>
            <w:r>
              <w:fldChar w:fldCharType="separate"/>
            </w:r>
            <w:r w:rsidRPr="00A55105">
              <w:rPr>
                <w:rFonts w:ascii="Cambria" w:hAnsi="Cambria"/>
              </w:rPr>
              <w:t>(Fernandez and Isasi, 2008, p. 1)</w:t>
            </w:r>
            <w:r>
              <w:fldChar w:fldCharType="end"/>
            </w:r>
          </w:p>
          <w:p w14:paraId="1884D57A" w14:textId="77777777" w:rsidR="00E92A20" w:rsidRDefault="00E92A20" w:rsidP="00E92A20">
            <w:pPr>
              <w:pStyle w:val="FirstParagraph"/>
            </w:pPr>
            <w:r>
              <w:t>"Euclidean distance and Manhattan distance are used to compare the effects of different distance metrics</w:t>
            </w:r>
          </w:p>
          <w:p w14:paraId="2E93941A" w14:textId="77777777" w:rsidR="00A55105" w:rsidRDefault="00E92A20" w:rsidP="00E92A20">
            <w:pPr>
              <w:pStyle w:val="FirstParagraph"/>
            </w:pPr>
            <w:r>
              <w:t>on the results of clusters."</w:t>
            </w:r>
            <w:r>
              <w:fldChar w:fldCharType="begin"/>
            </w:r>
            <w:r>
              <w:instrText xml:space="preserve"> ADDIN ZOTERO_ITEM CSL_CITATION {"citationID":"W6s5WaBg","properties":{"formattedCitation":"(Ismail et al., 2019, p. 1)","plainCitation":"(Ismail et al., 2019, p. 1)","noteIndex":0},"citationItems":[{"id":198,"uris":["http://zotero.org/groups/4677109/items/QKURGE3S"],"itemData":{"id":198,"type":"article-journal","container-title":"IEEE Access","DOI":"10.1109/ACCESS.2019.2952912","page":"175062-175070","title":"Efficient Herd – Outlier Detection in Livestock Monitoring System Based on Density – Based Spatial Clustering","volume":"7","author":[{"family":"Ismail","given":"Zool Hilmi"},{"family":"Chun","given":"Alan Kh'ng Kean"},{"family":"Shapiai Razak","given":"Mohd Ibrahim"}],"issued":{"date-parts":[["2019"]]}},"locator":"1"}],"schema":"https://github.com/citation-style-language/schema/raw/master/csl-citation.json"} </w:instrText>
            </w:r>
            <w:r>
              <w:fldChar w:fldCharType="separate"/>
            </w:r>
            <w:r w:rsidRPr="00E92A20">
              <w:rPr>
                <w:rFonts w:ascii="Cambria" w:hAnsi="Cambria"/>
              </w:rPr>
              <w:t>(Ismail et al., 2019, p. 1)</w:t>
            </w:r>
            <w:r>
              <w:fldChar w:fldCharType="end"/>
            </w:r>
          </w:p>
          <w:p w14:paraId="1F345C86" w14:textId="77777777" w:rsidR="003F1F02" w:rsidRDefault="003F1F02" w:rsidP="003F1F02">
            <w:pPr>
              <w:pStyle w:val="FirstParagraph"/>
            </w:pPr>
            <w:r>
              <w:t>"Not only the dice similarity measure</w:t>
            </w:r>
          </w:p>
          <w:p w14:paraId="36CE3355" w14:textId="77777777" w:rsidR="003F1F02" w:rsidRDefault="003F1F02" w:rsidP="003F1F02">
            <w:pPr>
              <w:pStyle w:val="FirstParagraph"/>
            </w:pPr>
            <w:r>
              <w:t>of our method is comparable with the state of art methods but</w:t>
            </w:r>
          </w:p>
          <w:p w14:paraId="1F9415A1" w14:textId="77777777" w:rsidR="003F1F02" w:rsidRDefault="003F1F02" w:rsidP="003F1F02">
            <w:pPr>
              <w:pStyle w:val="FirstParagraph"/>
            </w:pPr>
            <w:r>
              <w:t>also is more efficient than the other complex approaches in the</w:t>
            </w:r>
          </w:p>
          <w:p w14:paraId="0F0E7B7C" w14:textId="77777777" w:rsidR="003F1F02" w:rsidRDefault="003F1F02" w:rsidP="003F1F02">
            <w:pPr>
              <w:pStyle w:val="FirstParagraph"/>
            </w:pPr>
            <w:r>
              <w:t>perspective of simplicity, reproducibility and low computational</w:t>
            </w:r>
          </w:p>
          <w:p w14:paraId="2569865A" w14:textId="77777777" w:rsidR="00E92A20" w:rsidRDefault="003F1F02" w:rsidP="003F1F02">
            <w:pPr>
              <w:pStyle w:val="FirstParagraph"/>
            </w:pPr>
            <w:r>
              <w:t xml:space="preserve">cost" </w:t>
            </w:r>
            <w:r>
              <w:fldChar w:fldCharType="begin"/>
            </w:r>
            <w:r>
              <w:instrText xml:space="preserve"> ADDIN ZOTERO_ITEM CSL_CITATION {"citationID":"JvzHOES5","properties":{"formattedCitation":"(Imtiaz et al., 2019, p. 1)","plainCitation":"(Imtiaz et al., 2019, p. 1)","noteIndex":0},"citationItems":[{"id":199,"uris":["http://zotero.org/groups/4677109/items/LSB3JNKQ"],"itemData":{"id":199,"type":"paper-conference","container-title":"2019 IEEE International Conference on Biomedical Engineering, Computer and Information Technology for Health (BECITHCON)","DOI":"10.1109/BECITHCON48839.2019.9063199","page":"107-110","title":"Automated Brain Tumor Segmentation from MRI Data Based on Local Region Analysis","author":[{"family":"Imtiaz","given":"Tamjid"},{"family":"Rifat","given":"Shahriar"},{"family":"Fattah","given":"Shaikh Anowarul"}],"issued":{"date-parts":[["2019"]]}},"locator":"1"}],"schema":"https://github.com/citation-style-language/schema/raw/master/csl-citation.json"} </w:instrText>
            </w:r>
            <w:r>
              <w:fldChar w:fldCharType="separate"/>
            </w:r>
            <w:r w:rsidRPr="003F1F02">
              <w:rPr>
                <w:rFonts w:ascii="Cambria" w:hAnsi="Cambria"/>
              </w:rPr>
              <w:t>(Imtiaz et al., 2019, p. 1)</w:t>
            </w:r>
            <w:r>
              <w:fldChar w:fldCharType="end"/>
            </w:r>
          </w:p>
          <w:p w14:paraId="53B7880D" w14:textId="77777777" w:rsidR="00266318" w:rsidRDefault="00266318" w:rsidP="00266318">
            <w:pPr>
              <w:pStyle w:val="FirstParagraph"/>
            </w:pPr>
            <w:r>
              <w:lastRenderedPageBreak/>
              <w:t>"</w:t>
            </w:r>
            <w:proofErr w:type="gramStart"/>
            <w:r>
              <w:t>in</w:t>
            </w:r>
            <w:proofErr w:type="gramEnd"/>
            <w:r>
              <w:t xml:space="preserve"> the</w:t>
            </w:r>
          </w:p>
          <w:p w14:paraId="42EB3E27" w14:textId="77777777" w:rsidR="00266318" w:rsidRDefault="00266318" w:rsidP="00266318">
            <w:pPr>
              <w:pStyle w:val="FirstParagraph"/>
            </w:pPr>
            <w:r>
              <w:t>process of classification, when the classification results of each</w:t>
            </w:r>
          </w:p>
          <w:p w14:paraId="55BC396E" w14:textId="77777777" w:rsidR="00266318" w:rsidRDefault="00266318" w:rsidP="00266318">
            <w:pPr>
              <w:pStyle w:val="FirstParagraph"/>
            </w:pPr>
            <w:r>
              <w:t xml:space="preserve">base classifier </w:t>
            </w:r>
            <w:proofErr w:type="gramStart"/>
            <w:r>
              <w:t>have</w:t>
            </w:r>
            <w:proofErr w:type="gramEnd"/>
            <w:r>
              <w:t xml:space="preserve"> similar error distribution, the final</w:t>
            </w:r>
          </w:p>
          <w:p w14:paraId="30F413F1" w14:textId="77777777" w:rsidR="00266318" w:rsidRDefault="00266318" w:rsidP="00266318">
            <w:pPr>
              <w:pStyle w:val="FirstParagraph"/>
            </w:pPr>
            <w:r>
              <w:t>reduction of the classification effect. Aiming at this problem, this</w:t>
            </w:r>
          </w:p>
          <w:p w14:paraId="1EADDC5E" w14:textId="77777777" w:rsidR="00266318" w:rsidRDefault="00266318" w:rsidP="00266318">
            <w:pPr>
              <w:pStyle w:val="FirstParagraph"/>
            </w:pPr>
            <w:r>
              <w:t>paper proposes a method of similarity measure of decision tree</w:t>
            </w:r>
          </w:p>
          <w:p w14:paraId="3D7756C7" w14:textId="77777777" w:rsidR="003F1F02" w:rsidRDefault="00266318" w:rsidP="00266318">
            <w:pPr>
              <w:pStyle w:val="FirstParagraph"/>
            </w:pPr>
            <w:r>
              <w:t>based on confusion Matrix. "</w:t>
            </w:r>
            <w:r>
              <w:fldChar w:fldCharType="begin"/>
            </w:r>
            <w:r>
              <w:instrText xml:space="preserve"> ADDIN ZOTERO_ITEM CSL_CITATION {"citationID":"1WX8fUn8","properties":{"formattedCitation":"(Bingzhen et al., 2020, p. 1)","plainCitation":"(Bingzhen et al., 2020, p. 1)","noteIndex":0},"citationItems":[{"id":200,"uris":["http://zotero.org/groups/4677109/items/LBMPHZIR"],"itemData":{"id":200,"type":"paper-conference","container-title":"2020 15th International Conference on Computer Science Education (ICCSE)","DOI":"10.1109/ICCSE49874.2020.9201900","page":"613-617","title":"A Random Forest Classification Model for Transmission Line Image Processing","author":[{"family":"Bingzhen","given":"Zhang"},{"family":"Xiaoming","given":"Qiao"},{"family":"Hemeng","given":"Yang"},{"family":"Zhubo","given":"Zhou"}],"issued":{"date-parts":[["2020"]]}},"locator":"1"}],"schema":"https://github.com/citation-style-language/schema/raw/master/csl-citation.json"} </w:instrText>
            </w:r>
            <w:r>
              <w:fldChar w:fldCharType="separate"/>
            </w:r>
            <w:r w:rsidRPr="00266318">
              <w:rPr>
                <w:rFonts w:ascii="Cambria" w:hAnsi="Cambria"/>
              </w:rPr>
              <w:t>(</w:t>
            </w:r>
            <w:proofErr w:type="spellStart"/>
            <w:r w:rsidRPr="00266318">
              <w:rPr>
                <w:rFonts w:ascii="Cambria" w:hAnsi="Cambria"/>
              </w:rPr>
              <w:t>Bingzhen</w:t>
            </w:r>
            <w:proofErr w:type="spellEnd"/>
            <w:r w:rsidRPr="00266318">
              <w:rPr>
                <w:rFonts w:ascii="Cambria" w:hAnsi="Cambria"/>
              </w:rPr>
              <w:t xml:space="preserve"> et al., 2020, p. 1)</w:t>
            </w:r>
            <w:r>
              <w:fldChar w:fldCharType="end"/>
            </w:r>
          </w:p>
          <w:p w14:paraId="79052A9F" w14:textId="77777777" w:rsidR="00266318" w:rsidRDefault="0060495C" w:rsidP="00266318">
            <w:pPr>
              <w:pStyle w:val="FirstParagraph"/>
            </w:pPr>
            <w:r w:rsidRPr="0060495C">
              <w:t>"In this study, two kinds of fuzzy metric are used in order to evaluate the effects of different metric measures. Also, inter-cluster distance approaches can be monitored to this novel procedure by changing the weights of OWA Distance."</w:t>
            </w:r>
            <w:r>
              <w:t xml:space="preserve"> </w:t>
            </w:r>
            <w:r>
              <w:fldChar w:fldCharType="begin"/>
            </w:r>
            <w:r>
              <w:instrText xml:space="preserve"> ADDIN ZOTERO_ITEM CSL_CITATION {"citationID":"GgRW4SX9","properties":{"formattedCitation":"(Ulutagay and Kantarci, 2014, p. 1)","plainCitation":"(Ulutagay and Kantarci, 2014, p. 1)","noteIndex":0},"citationItems":[{"id":202,"uris":["http://zotero.org/groups/4677109/items/85CQVSP6"],"itemData":{"id":202,"type":"paper-conference","container-title":"2014 International Conference on Fuzzy Theory and Its Applications (iFUZZY2014)","DOI":"10.1109/iFUZZY.2014.7091258","page":"195-198","title":"Classification with fuzzy OWA distance","author":[{"family":"Ulutagay","given":"Gozde"},{"family":"Kantarci","given":"Suzan"}],"issued":{"date-parts":[["2014"]]}},"locator":"1"}],"schema":"https://github.com/citation-style-language/schema/raw/master/csl-citation.json"} </w:instrText>
            </w:r>
            <w:r>
              <w:fldChar w:fldCharType="separate"/>
            </w:r>
            <w:r w:rsidRPr="0060495C">
              <w:rPr>
                <w:rFonts w:ascii="Cambria" w:hAnsi="Cambria"/>
              </w:rPr>
              <w:t>(Ulutagay and Kantarci, 2014, p. 1)</w:t>
            </w:r>
            <w:r>
              <w:fldChar w:fldCharType="end"/>
            </w:r>
          </w:p>
          <w:p w14:paraId="4AAD7991" w14:textId="77777777" w:rsidR="00AE6BF4" w:rsidRDefault="00AE6BF4" w:rsidP="00AE6BF4">
            <w:pPr>
              <w:pStyle w:val="FirstParagraph"/>
            </w:pPr>
            <w:r>
              <w:t>"Findings from this initial investigation indicate</w:t>
            </w:r>
          </w:p>
          <w:p w14:paraId="7C1D86E4" w14:textId="77777777" w:rsidR="00AE6BF4" w:rsidRDefault="00AE6BF4" w:rsidP="00AE6BF4">
            <w:pPr>
              <w:pStyle w:val="FirstParagraph"/>
            </w:pPr>
            <w:r>
              <w:t>that choosing a subject- vs cohort-based threshold for</w:t>
            </w:r>
          </w:p>
          <w:p w14:paraId="13CCC328" w14:textId="77777777" w:rsidR="00AE6BF4" w:rsidRDefault="00AE6BF4" w:rsidP="00AE6BF4">
            <w:pPr>
              <w:pStyle w:val="FirstParagraph"/>
            </w:pPr>
            <w:r>
              <w:t>estimating edge maps from connectivity matrices does not</w:t>
            </w:r>
          </w:p>
          <w:p w14:paraId="31677F6B" w14:textId="77777777" w:rsidR="00AE6BF4" w:rsidRDefault="00AE6BF4" w:rsidP="00AE6BF4">
            <w:pPr>
              <w:pStyle w:val="FirstParagraph"/>
            </w:pPr>
            <w:r>
              <w:t>significantly impact the map topology. In contrast, the choice of</w:t>
            </w:r>
          </w:p>
          <w:p w14:paraId="6A8FF3F3" w14:textId="77777777" w:rsidR="00AE6BF4" w:rsidRDefault="00AE6BF4" w:rsidP="00AE6BF4">
            <w:pPr>
              <w:pStyle w:val="FirstParagraph"/>
            </w:pPr>
            <w:r>
              <w:t>similarity measure and non-linear relationship between</w:t>
            </w:r>
          </w:p>
          <w:p w14:paraId="2F8EA771" w14:textId="77777777" w:rsidR="00AE6BF4" w:rsidRDefault="00AE6BF4" w:rsidP="00AE6BF4">
            <w:pPr>
              <w:pStyle w:val="FirstParagraph"/>
            </w:pPr>
            <w:r>
              <w:t>similarity and edge map sparsity may have a significant impact</w:t>
            </w:r>
          </w:p>
          <w:p w14:paraId="54DE9FB5" w14:textId="77777777" w:rsidR="0060495C" w:rsidRDefault="00AE6BF4" w:rsidP="00AE6BF4">
            <w:pPr>
              <w:pStyle w:val="FirstParagraph"/>
            </w:pPr>
            <w:r>
              <w:t xml:space="preserve">on map classification and the generation of parcellation atlases" </w:t>
            </w:r>
            <w:r>
              <w:fldChar w:fldCharType="begin"/>
            </w:r>
            <w:r>
              <w:instrText xml:space="preserve"> ADDIN ZOTERO_ITEM CSL_CITATION {"citationID":"5r8UJtSL","properties":{"formattedCitation":"(Brooks et al., 2021, p. 1)","plainCitation":"(Brooks et al., 2021, p. 1)","noteIndex":0},"citationItems":[{"id":203,"uris":["http://zotero.org/groups/4677109/items/HWLJZN7R"],"itemData":{"id":203,"type":"paper-conference","container-title":"2021 43rd Annual International Conference of the IEEE Engineering in Medicine Biology Society (EMBC)","DOI":"10.1109/EMBC46164.2021.9630267","page":"3133-3136","title":"Big Data-Driven Brain Parcellation from fMRI: Impact of Cohort Heterogeneity on Functional Connectivity Maps","author":[{"family":"Brooks","given":"Skylar J"},{"family":"Parks","given":"Sean M"},{"family":"Stamoulis","given":"Catherine"}],"issued":{"date-parts":[["2021"]]}},"locator":"1"}],"schema":"https://github.com/citation-style-language/schema/raw/master/csl-citation.json"} </w:instrText>
            </w:r>
            <w:r>
              <w:fldChar w:fldCharType="separate"/>
            </w:r>
            <w:r w:rsidRPr="00AE6BF4">
              <w:rPr>
                <w:rFonts w:ascii="Cambria" w:hAnsi="Cambria"/>
              </w:rPr>
              <w:t>(Brooks et al., 2021, p. 1)</w:t>
            </w:r>
            <w:r>
              <w:fldChar w:fldCharType="end"/>
            </w:r>
          </w:p>
          <w:p w14:paraId="1F4A0A94" w14:textId="77777777" w:rsidR="00AE6BF4" w:rsidRDefault="007666C9" w:rsidP="00AE6BF4">
            <w:pPr>
              <w:pStyle w:val="FirstParagraph"/>
            </w:pPr>
            <w:r w:rsidRPr="007666C9">
              <w:t xml:space="preserve">"K-Means cluster algorithm is employed in color space of RGB by using of two different distance metrics, </w:t>
            </w:r>
            <w:r w:rsidRPr="007666C9">
              <w:lastRenderedPageBreak/>
              <w:t>and the better result is selected as the initial binarization result."</w:t>
            </w:r>
            <w:r>
              <w:t xml:space="preserve"> </w:t>
            </w:r>
            <w:r>
              <w:fldChar w:fldCharType="begin"/>
            </w:r>
            <w:r>
              <w:instrText xml:space="preserve"> ADDIN ZOTERO_ITEM CSL_CITATION {"citationID":"eCTzvp4G","properties":{"formattedCitation":"(Jian et al., 2016, p. 1)","plainCitation":"(Jian et al., 2016, p. 1)","noteIndex":0},"citationItems":[{"id":204,"uris":["http://zotero.org/groups/4677109/items/KESWV5UT"],"itemData":{"id":204,"type":"paper-conference","container-title":"2016 IEEE Information Technology, Networking, Electronic and Automation Control Conference","DOI":"10.1109/ITNEC.2016.7560449","page":"691-695","title":"Complex scene text binarization based on graph cut","author":[{"family":"Jian","given":"Huang"},{"family":"Xiao-pei","given":"Liu"},{"family":"Qian","given":"Zhao"}],"issued":{"date-parts":[["2016"]]}},"locator":"1"}],"schema":"https://github.com/citation-style-language/schema/raw/master/csl-citation.json"} </w:instrText>
            </w:r>
            <w:r>
              <w:fldChar w:fldCharType="separate"/>
            </w:r>
            <w:r w:rsidRPr="007666C9">
              <w:rPr>
                <w:rFonts w:ascii="Cambria" w:hAnsi="Cambria"/>
              </w:rPr>
              <w:t>(Jian et al., 2016, p. 1)</w:t>
            </w:r>
            <w:r>
              <w:fldChar w:fldCharType="end"/>
            </w:r>
          </w:p>
          <w:p w14:paraId="091B4951" w14:textId="77777777" w:rsidR="00141D3D" w:rsidRDefault="00141D3D" w:rsidP="00141D3D">
            <w:pPr>
              <w:pStyle w:val="FirstParagraph"/>
            </w:pPr>
            <w:r>
              <w:t>"</w:t>
            </w:r>
            <w:proofErr w:type="gramStart"/>
            <w:r>
              <w:t>we</w:t>
            </w:r>
            <w:proofErr w:type="gramEnd"/>
            <w:r>
              <w:t xml:space="preserve"> use</w:t>
            </w:r>
          </w:p>
          <w:p w14:paraId="76D86F4E" w14:textId="77777777" w:rsidR="00141D3D" w:rsidRDefault="00141D3D" w:rsidP="00141D3D">
            <w:pPr>
              <w:pStyle w:val="FirstParagraph"/>
            </w:pPr>
            <w:r>
              <w:t>both feature-based and time-series-based distance metrics to</w:t>
            </w:r>
          </w:p>
          <w:p w14:paraId="6832FD18" w14:textId="77777777" w:rsidR="00141D3D" w:rsidRDefault="00141D3D" w:rsidP="00141D3D">
            <w:pPr>
              <w:pStyle w:val="FirstParagraph"/>
            </w:pPr>
            <w:r>
              <w:t>cluster our traces, and we quantitatively show that feature-based</w:t>
            </w:r>
          </w:p>
          <w:p w14:paraId="07246201" w14:textId="77777777" w:rsidR="00141D3D" w:rsidRDefault="00141D3D" w:rsidP="00141D3D">
            <w:pPr>
              <w:pStyle w:val="FirstParagraph"/>
            </w:pPr>
            <w:proofErr w:type="spellStart"/>
            <w:r>
              <w:t>clusterings</w:t>
            </w:r>
            <w:proofErr w:type="spellEnd"/>
            <w:r>
              <w:t xml:space="preserve"> segregate traces by workload just as effectively as the</w:t>
            </w:r>
          </w:p>
          <w:p w14:paraId="23D35C25" w14:textId="77777777" w:rsidR="007666C9" w:rsidRDefault="00141D3D" w:rsidP="00141D3D">
            <w:pPr>
              <w:pStyle w:val="FirstParagraph"/>
            </w:pPr>
            <w:r>
              <w:t xml:space="preserve">more compute- and space-intensive time-series-based </w:t>
            </w:r>
            <w:proofErr w:type="spellStart"/>
            <w:r>
              <w:t>clusterings</w:t>
            </w:r>
            <w:proofErr w:type="spellEnd"/>
            <w:r>
              <w:t xml:space="preserve">." </w:t>
            </w:r>
            <w:r>
              <w:fldChar w:fldCharType="begin"/>
            </w:r>
            <w:r>
              <w:instrText xml:space="preserve"> ADDIN ZOTERO_ITEM CSL_CITATION {"citationID":"y9Okppkh","properties":{"formattedCitation":"(Combs et al., 2014, p. 1)","plainCitation":"(Combs et al., 2014, p. 1)","noteIndex":0},"citationItems":[{"id":206,"uris":["http://zotero.org/groups/4677109/items/DK2HWQP5"],"itemData":{"id":206,"type":"paper-conference","container-title":"2014 Energy Efficient Supercomputing Workshop","DOI":"10.1109/E2SC.2014.9","page":"70-78","title":"Power Signatures of High-Performance Computing Workloads","author":[{"family":"Combs","given":"Jacob"},{"family":"Nazor","given":"Jolie"},{"family":"Thysell","given":"Rachelle"},{"family":"Santiago","given":"Fabian"},{"family":"Hardwick","given":"Matthew"},{"family":"Olson","given":"Lowell"},{"family":"Rivoire","given":"Suzanne"},{"family":"Hsu","given":"Chung-Hsing"},{"family":"Poole","given":"Stephen W."}],"issued":{"date-parts":[["2014"]]}},"locator":"1"}],"schema":"https://github.com/citation-style-language/schema/raw/master/csl-citation.json"} </w:instrText>
            </w:r>
            <w:r>
              <w:fldChar w:fldCharType="separate"/>
            </w:r>
            <w:r w:rsidRPr="00141D3D">
              <w:rPr>
                <w:rFonts w:ascii="Cambria" w:hAnsi="Cambria"/>
              </w:rPr>
              <w:t>(Combs et al., 2014, p. 1)</w:t>
            </w:r>
            <w:r>
              <w:fldChar w:fldCharType="end"/>
            </w:r>
          </w:p>
          <w:p w14:paraId="633BB0DD" w14:textId="77777777" w:rsidR="00C54BE6" w:rsidRDefault="00C54BE6" w:rsidP="00C54BE6">
            <w:pPr>
              <w:pStyle w:val="FirstParagraph"/>
            </w:pPr>
            <w:r>
              <w:t>"We presented an approach of modeling the different</w:t>
            </w:r>
          </w:p>
          <w:p w14:paraId="03FCF2FE" w14:textId="77777777" w:rsidR="00C54BE6" w:rsidRDefault="00C54BE6" w:rsidP="00C54BE6">
            <w:pPr>
              <w:pStyle w:val="FirstParagraph"/>
            </w:pPr>
            <w:r>
              <w:t>parameters in a cluster such as network bandwidth, network</w:t>
            </w:r>
          </w:p>
          <w:p w14:paraId="1A02B28C" w14:textId="77777777" w:rsidR="00C54BE6" w:rsidRDefault="00C54BE6" w:rsidP="00C54BE6">
            <w:pPr>
              <w:pStyle w:val="FirstParagraph"/>
            </w:pPr>
            <w:r>
              <w:t>latency, disk utilization, disk bandwidth, power utilization,</w:t>
            </w:r>
          </w:p>
          <w:p w14:paraId="74886824" w14:textId="77777777" w:rsidR="00C54BE6" w:rsidRDefault="00C54BE6" w:rsidP="00C54BE6">
            <w:pPr>
              <w:pStyle w:val="FirstParagraph"/>
            </w:pPr>
            <w:r>
              <w:t xml:space="preserve">temperature, </w:t>
            </w:r>
            <w:proofErr w:type="spellStart"/>
            <w:r>
              <w:t>etc</w:t>
            </w:r>
            <w:proofErr w:type="spellEnd"/>
            <w:r>
              <w:t xml:space="preserve"> as a distance measure between any two</w:t>
            </w:r>
          </w:p>
          <w:p w14:paraId="301031A1" w14:textId="77777777" w:rsidR="00C54BE6" w:rsidRDefault="00C54BE6" w:rsidP="00C54BE6">
            <w:pPr>
              <w:pStyle w:val="FirstParagraph"/>
            </w:pPr>
            <w:r>
              <w:t>nodes in the cluster. Each of these parameters can be</w:t>
            </w:r>
          </w:p>
          <w:p w14:paraId="784CAD66" w14:textId="77777777" w:rsidR="00C54BE6" w:rsidRDefault="00C54BE6" w:rsidP="00C54BE6">
            <w:pPr>
              <w:pStyle w:val="FirstParagraph"/>
            </w:pPr>
            <w:r>
              <w:t>obtained by interpreting logs, statistics provided by systems</w:t>
            </w:r>
          </w:p>
          <w:p w14:paraId="30A51FEF" w14:textId="77777777" w:rsidR="00C54BE6" w:rsidRDefault="00C54BE6" w:rsidP="00C54BE6">
            <w:pPr>
              <w:pStyle w:val="FirstParagraph"/>
            </w:pPr>
            <w:r>
              <w:t xml:space="preserve">like HDFS and </w:t>
            </w:r>
            <w:proofErr w:type="spellStart"/>
            <w:r>
              <w:t>Openflow</w:t>
            </w:r>
            <w:proofErr w:type="spellEnd"/>
            <w:r>
              <w:t xml:space="preserve"> [7]. This distance was then used</w:t>
            </w:r>
          </w:p>
          <w:p w14:paraId="49C6F3A8" w14:textId="77777777" w:rsidR="00C54BE6" w:rsidRDefault="00C54BE6" w:rsidP="00C54BE6">
            <w:pPr>
              <w:pStyle w:val="FirstParagraph"/>
            </w:pPr>
            <w:r>
              <w:t>to position and relocate data blocks based on the request</w:t>
            </w:r>
          </w:p>
          <w:p w14:paraId="707E5A15" w14:textId="77777777" w:rsidR="00C54BE6" w:rsidRDefault="00C54BE6" w:rsidP="00C54BE6">
            <w:pPr>
              <w:pStyle w:val="FirstParagraph"/>
            </w:pPr>
            <w:r>
              <w:t>pattern which in turn causes the distances measure to change</w:t>
            </w:r>
          </w:p>
          <w:p w14:paraId="3A52C09B" w14:textId="77777777" w:rsidR="00C54BE6" w:rsidRDefault="00C54BE6" w:rsidP="00C54BE6">
            <w:pPr>
              <w:pStyle w:val="FirstParagraph"/>
            </w:pPr>
            <w:proofErr w:type="gramStart"/>
            <w:r>
              <w:t>again</w:t>
            </w:r>
            <w:proofErr w:type="gramEnd"/>
            <w:r>
              <w:t xml:space="preserve"> and this process goes on to enable the distributed file</w:t>
            </w:r>
          </w:p>
          <w:p w14:paraId="6254A38E" w14:textId="77777777" w:rsidR="00141D3D" w:rsidRDefault="00C54BE6" w:rsidP="00C54BE6">
            <w:pPr>
              <w:pStyle w:val="FirstParagraph"/>
            </w:pPr>
            <w:r>
              <w:lastRenderedPageBreak/>
              <w:t xml:space="preserve">system to dynamically adapt to the changing access pattern" </w:t>
            </w:r>
            <w:r>
              <w:fldChar w:fldCharType="begin"/>
            </w:r>
            <w:r>
              <w:instrText xml:space="preserve"> ADDIN ZOTERO_ITEM CSL_CITATION {"citationID":"UIM2VN0f","properties":{"formattedCitation":"(Srinivasan and Varma, 2014, p. 6)","plainCitation":"(Srinivasan and Varma, 2014, p. 6)","noteIndex":0},"citationItems":[{"id":205,"uris":["http://zotero.org/groups/4677109/items/A4FRSWDQ"],"itemData":{"id":205,"type":"paper-conference","container-title":"2014 International Conference on Future Internet of Things and Cloud","DOI":"10.1109/FiCloud.2014.30","page":"132-138","title":"Cost Based Approach to Block Placement for Distributed File Systems","author":[{"family":"Srinivasan","given":"Lakshminarayanan"},{"family":"Varma","given":"Vasudeva"}],"issued":{"date-parts":[["2014"]]}},"locator":"6"}],"schema":"https://github.com/citation-style-language/schema/raw/master/csl-citation.json"} </w:instrText>
            </w:r>
            <w:r>
              <w:fldChar w:fldCharType="separate"/>
            </w:r>
            <w:r w:rsidRPr="00C54BE6">
              <w:rPr>
                <w:rFonts w:ascii="Cambria" w:hAnsi="Cambria"/>
              </w:rPr>
              <w:t>(Srinivasan and Varma, 2014, p. 6)</w:t>
            </w:r>
            <w:r>
              <w:fldChar w:fldCharType="end"/>
            </w:r>
          </w:p>
          <w:p w14:paraId="2C01B07A" w14:textId="4CF9E4E4" w:rsidR="00C54BE6" w:rsidRPr="00025374" w:rsidRDefault="00684047" w:rsidP="00C54BE6">
            <w:pPr>
              <w:pStyle w:val="FirstParagraph"/>
            </w:pPr>
            <w:r>
              <w:fldChar w:fldCharType="begin"/>
            </w:r>
            <w:r>
              <w:instrText xml:space="preserve"> ADDIN ZOTERO_ITEM CSL_CITATION {"citationID":"zlTENWzk","properties":{"formattedCitation":"(Min et al., 2014, p. 6)","plainCitation":"(Min et al., 2014, p. 6)","noteIndex":0},"citationItems":[{"id":207,"uris":["http://zotero.org/groups/4677109/items/MBY23KIJ"],"itemData":{"id":207,"type":"paper-conference","container-title":"2014 International Conference on Multisensor Fusion and Information Integration for Intelligent Systems (MFI)","DOI":"10.1109/MFI.2014.6997742","page":"1-6","title":"A variable scale approach for neighbor search in point cloud data","author":[{"family":"Min","given":"Lingwei"},{"family":"Song","given":"Zhangjun"},{"family":"Yang","given":"Xiaoping"},{"family":"Zhang","given":"Jianwei"}],"issued":{"date-parts":[["2014"]]}},"locator":"6"}],"schema":"https://github.com/citation-style-language/schema/raw/master/csl-citation.json"} </w:instrText>
            </w:r>
            <w:r>
              <w:fldChar w:fldCharType="separate"/>
            </w:r>
            <w:r w:rsidRPr="00684047">
              <w:rPr>
                <w:rFonts w:ascii="Cambria" w:hAnsi="Cambria"/>
              </w:rPr>
              <w:t>(Min et al., 2014, p. 6)</w:t>
            </w:r>
            <w:r>
              <w:fldChar w:fldCharType="end"/>
            </w:r>
          </w:p>
        </w:tc>
      </w:tr>
      <w:tr w:rsidR="00F7161F" w14:paraId="26708D9E" w14:textId="77777777" w:rsidTr="00A2368C">
        <w:tc>
          <w:tcPr>
            <w:tcW w:w="4428" w:type="dxa"/>
          </w:tcPr>
          <w:p w14:paraId="3F388CB1" w14:textId="153D4D64" w:rsidR="00F7161F" w:rsidRDefault="00F7161F" w:rsidP="00243A7C">
            <w:pPr>
              <w:pStyle w:val="FirstParagraph"/>
              <w:jc w:val="both"/>
            </w:pPr>
            <w:r>
              <w:lastRenderedPageBreak/>
              <w:t>Selection Criteria</w:t>
            </w:r>
          </w:p>
        </w:tc>
        <w:tc>
          <w:tcPr>
            <w:tcW w:w="4428" w:type="dxa"/>
          </w:tcPr>
          <w:p w14:paraId="3122E662" w14:textId="091DE7C1" w:rsidR="00F7161F" w:rsidRDefault="00F7161F" w:rsidP="00C45E9D">
            <w:pPr>
              <w:pStyle w:val="FirstParagraph"/>
            </w:pPr>
            <w:r>
              <w:t xml:space="preserve">"The aim of this study is to analyze the impact of different similarity measures on the clustering results obtained for datasets containing different types of variables." </w:t>
            </w:r>
            <w:r>
              <w:fldChar w:fldCharType="begin"/>
            </w:r>
            <w:r w:rsidR="007D6281">
              <w:instrText xml:space="preserve"> ADDIN ZOTERO_ITEM CSL_CITATION {"citationID":"Vk28oPJi","properties":{"formattedCitation":"(Vagni et al., 2021a, p. 2)","plainCitation":"(Vagni et al., 2021a, p. 2)","noteIndex":0},"citationItems":[{"id":139,"uris":["http://zotero.org/groups/4676159/items/J4MINHAH"],"itemData":{"id":139,"type":"paper-conference","container-title":"2021 IEEE International Symposium on Medical Measurements and Applications (MeMeA)","DOI":"10.1109/MeMeA52024.2021.9478746","page":"1-6","title":"Comparison of different similarity measures in hierarchical clustering","author":[{"family":"Vagni","given":"Marica"},{"family":"Giordano","given":"Noemi"},{"family":"Balestra","given":"Gabriella"},{"family":"Rosati","given":"Samanta"}],"issued":{"date-parts":[["2021"]]}},"locator":"2"}],"schema":"https://github.com/citation-style-language/schema/raw/master/csl-citation.json"} </w:instrText>
            </w:r>
            <w:r>
              <w:fldChar w:fldCharType="separate"/>
            </w:r>
            <w:r w:rsidR="007D6281" w:rsidRPr="007D6281">
              <w:rPr>
                <w:rFonts w:ascii="Cambria" w:hAnsi="Cambria"/>
              </w:rPr>
              <w:t>(Vagni et al., 2021a, p. 2)</w:t>
            </w:r>
            <w:r>
              <w:fldChar w:fldCharType="end"/>
            </w:r>
            <w:r>
              <w:t xml:space="preserve">. </w:t>
            </w:r>
          </w:p>
          <w:p w14:paraId="7A8CB408" w14:textId="77B9802F" w:rsidR="00F7161F" w:rsidRDefault="00F7161F" w:rsidP="00C45E9D">
            <w:pPr>
              <w:pStyle w:val="FirstParagraph"/>
            </w:pPr>
            <w:r>
              <w:t xml:space="preserve">"All these findings reveal that the choice of the distance measure to be used for clustering is not a trivial task, since each metric returns very different groups of elements" </w:t>
            </w:r>
            <w:r>
              <w:fldChar w:fldCharType="begin"/>
            </w:r>
            <w:r w:rsidR="007D6281">
              <w:instrText xml:space="preserve"> ADDIN ZOTERO_ITEM CSL_CITATION {"citationID":"MLDJRthK","properties":{"formattedCitation":"(Vagni et al., 2021a, p. 5)","plainCitation":"(Vagni et al., 2021a, p. 5)","noteIndex":0},"citationItems":[{"id":139,"uris":["http://zotero.org/groups/4676159/items/J4MINHAH"],"itemData":{"id":139,"type":"paper-conference","container-title":"2021 IEEE International Symposium on Medical Measurements and Applications (MeMeA)","DOI":"10.1109/MeMeA52024.2021.9478746","page":"1-6","title":"Comparison of different similarity measures in hierarchical clustering","author":[{"family":"Vagni","given":"Marica"},{"family":"Giordano","given":"Noemi"},{"family":"Balestra","given":"Gabriella"},{"family":"Rosati","given":"Samanta"}],"issued":{"date-parts":[["2021"]]}},"locator":"5"}],"schema":"https://github.com/citation-style-language/schema/raw/master/csl-citation.json"} </w:instrText>
            </w:r>
            <w:r>
              <w:fldChar w:fldCharType="separate"/>
            </w:r>
            <w:r w:rsidR="007D6281" w:rsidRPr="007D6281">
              <w:rPr>
                <w:rFonts w:ascii="Cambria" w:hAnsi="Cambria"/>
              </w:rPr>
              <w:t>(Vagni et al., 2021a, p. 5)</w:t>
            </w:r>
            <w:r>
              <w:fldChar w:fldCharType="end"/>
            </w:r>
            <w:r>
              <w:t xml:space="preserve"> </w:t>
            </w:r>
          </w:p>
          <w:p w14:paraId="74DF893A" w14:textId="6AE58B01" w:rsidR="00F7161F" w:rsidRDefault="00F7161F" w:rsidP="00C45E9D">
            <w:pPr>
              <w:pStyle w:val="FirstParagraph"/>
            </w:pPr>
            <w:r>
              <w:t xml:space="preserve">"Fig. 1 shows the number of clusters identified for each dataset, using the four distance measures. As it emerges from the figure, changing the distance measure could significantly modify the number of identified clusters" </w:t>
            </w:r>
            <w:r>
              <w:fldChar w:fldCharType="begin"/>
            </w:r>
            <w:r w:rsidR="007D6281">
              <w:instrText xml:space="preserve"> ADDIN ZOTERO_ITEM CSL_CITATION {"citationID":"i6zqfpuo","properties":{"formattedCitation":"(Vagni et al., 2021a, p. 4)","plainCitation":"(Vagni et al., 2021a, p. 4)","noteIndex":0},"citationItems":[{"id":139,"uris":["http://zotero.org/groups/4676159/items/J4MINHAH"],"itemData":{"id":139,"type":"paper-conference","container-title":"2021 IEEE International Symposium on Medical Measurements and Applications (MeMeA)","DOI":"10.1109/MeMeA52024.2021.9478746","page":"1-6","title":"Comparison of different similarity measures in hierarchical clustering","author":[{"family":"Vagni","given":"Marica"},{"family":"Giordano","given":"Noemi"},{"family":"Balestra","given":"Gabriella"},{"family":"Rosati","given":"Samanta"}],"issued":{"date-parts":[["2021"]]}},"locator":"4"}],"schema":"https://github.com/citation-style-language/schema/raw/master/csl-citation.json"} </w:instrText>
            </w:r>
            <w:r>
              <w:fldChar w:fldCharType="separate"/>
            </w:r>
            <w:r w:rsidR="007D6281" w:rsidRPr="007D6281">
              <w:rPr>
                <w:rFonts w:ascii="Cambria" w:hAnsi="Cambria"/>
              </w:rPr>
              <w:t>(Vagni et al., 2021a, p. 4)</w:t>
            </w:r>
            <w:r>
              <w:fldChar w:fldCharType="end"/>
            </w:r>
          </w:p>
          <w:p w14:paraId="5C5908EC" w14:textId="6D393A0B" w:rsidR="00F7161F" w:rsidRDefault="00F7161F" w:rsidP="00C45E9D">
            <w:pPr>
              <w:pStyle w:val="FirstParagraph"/>
            </w:pPr>
            <w:r>
              <w:t xml:space="preserve">"Thus, the choice of the distance measure should not be done a-priori but evaluated according to the set of data to be analyzed and the task to be accomplished." </w:t>
            </w:r>
            <w:r>
              <w:fldChar w:fldCharType="begin"/>
            </w:r>
            <w:r w:rsidR="007D6281">
              <w:instrText xml:space="preserve"> ADDIN ZOTERO_ITEM CSL_CITATION {"citationID":"Tjo8ZG7y","properties":{"formattedCitation":"(Vagni et al., 2021a, p. 1)","plainCitation":"(Vagni et al., 2021a, p. 1)","noteIndex":0},"citationItems":[{"id":139,"uris":["http://zotero.org/groups/4676159/items/J4MINHAH"],"itemData":{"id":139,"type":"paper-conference","container-title":"2021 IEEE International Symposium on Medical Measurements and Applications (MeMeA)","DOI":"10.1109/MeMeA52024.2021.9478746","page":"1-6","title":"Comparison of different similarity measures in hierarchical clustering","author":[{"family":"Vagni","given":"Marica"},{"family":"Giordano","given":"Noemi"},{"family":"Balestra","given":"Gabriella"},{"family":"Rosati","given":"Samanta"}],"issued":{"date-parts":[["2021"]]}},"locator":"1"}],"schema":"https://github.com/citation-style-language/schema/raw/master/csl-citation.json"} </w:instrText>
            </w:r>
            <w:r>
              <w:fldChar w:fldCharType="separate"/>
            </w:r>
            <w:r w:rsidR="007D6281" w:rsidRPr="007D6281">
              <w:rPr>
                <w:rFonts w:ascii="Cambria" w:hAnsi="Cambria"/>
              </w:rPr>
              <w:t>(Vagni et al., 2021a, p. 1)</w:t>
            </w:r>
            <w:r>
              <w:fldChar w:fldCharType="end"/>
            </w:r>
          </w:p>
          <w:p w14:paraId="371D09CB" w14:textId="73B3FB21" w:rsidR="00F7161F" w:rsidRDefault="00F7161F" w:rsidP="00C45E9D">
            <w:pPr>
              <w:pStyle w:val="FirstParagraph"/>
            </w:pPr>
            <w:r w:rsidRPr="00F7161F">
              <w:t xml:space="preserve">"After the experiments, it can be concluded that on numerical data, K-Means algorithm using Manhattan distance metric, gives higher accuracy than FCM algorithm but K-means takes higher elapsed time. Whereas using Euclidean distance metric, FCM algorithm gives higher accuracy than K-means algorithm but in this case FCM takes higher elapsed time. So, it is clear that based on different distance metric one can get different accuracy, that's why one will have to take care of </w:t>
            </w:r>
            <w:r w:rsidRPr="00F7161F">
              <w:lastRenderedPageBreak/>
              <w:t>distance metric also while choosing the clustering algorithm."</w:t>
            </w:r>
            <w:r>
              <w:t xml:space="preserve"> </w:t>
            </w:r>
            <w:r>
              <w:fldChar w:fldCharType="begin"/>
            </w:r>
            <w:r w:rsidR="007D6281">
              <w:instrText xml:space="preserve"> ADDIN ZOTERO_ITEM CSL_CITATION {"citationID":"ROn6Ko4v","properties":{"formattedCitation":"(Nizam and Hassan, 2020a, p. 6)","plainCitation":"(Nizam and Hassan, 2020a, p. 6)","noteIndex":0},"citationItems":[{"id":140,"uris":["http://zotero.org/groups/4676159/items/HNHKHN9F"],"itemData":{"id":140,"type":"paper-conference","container-title":"2020 7th International Conference on Computing for Sustainable Global Development (INDIACom)","DOI":"10.23919/INDIACom49435.2020.9083687","page":"39-44","title":"Exemplifying the Effects of Distance Metrics on Clustering Techniques: F-measure, Accuracy and Efficiency","author":[{"family":"Nizam","given":"Tasleem"},{"family":"Hassan","given":"Sayed Imtiyaz"}],"issued":{"date-parts":[["2020"]]}},"locator":"6"}],"schema":"https://github.com/citation-style-language/schema/raw/master/csl-citation.json"} </w:instrText>
            </w:r>
            <w:r>
              <w:fldChar w:fldCharType="separate"/>
            </w:r>
            <w:r w:rsidR="007D6281" w:rsidRPr="007D6281">
              <w:rPr>
                <w:rFonts w:ascii="Cambria" w:hAnsi="Cambria"/>
              </w:rPr>
              <w:t>(Nizam and Hassan, 2020a, p. 6)</w:t>
            </w:r>
            <w:r>
              <w:fldChar w:fldCharType="end"/>
            </w:r>
          </w:p>
          <w:p w14:paraId="695ACBA0" w14:textId="70522E11" w:rsidR="006B2AB9" w:rsidRDefault="00F7161F" w:rsidP="00C45E9D">
            <w:pPr>
              <w:pStyle w:val="FirstParagraph"/>
            </w:pPr>
            <w:r>
              <w:t>"In this paper we present a new statistical approach for multidimensional data clustering based on neural networks and particularly the competitive neural network; which have shown their performance in several applications, we also compared the results of the approach according to different similarity metrics used. This comparison allows us to appropriate distance measure for clustering different kind of data, which helps the researchers to take good decision in a short time."</w:t>
            </w:r>
            <w:r w:rsidR="006B2AB9">
              <w:t xml:space="preserve"> </w:t>
            </w:r>
            <w:r w:rsidR="006B2AB9">
              <w:fldChar w:fldCharType="begin"/>
            </w:r>
            <w:r w:rsidR="007D6281">
              <w:instrText xml:space="preserve"> ADDIN ZOTERO_ITEM CSL_CITATION {"citationID":"3fUCCbF2","properties":{"formattedCitation":"(Ohmaid et al., 2019a, p. 7)","plainCitation":"(Ohmaid et al., 2019a, p. 7)","noteIndex":0},"citationItems":[{"id":150,"uris":["http://zotero.org/groups/4676159/items/WZJWACBL"],"itemData":{"id":150,"type":"paper-conference","container-title":"2019 Third International Conference on Intelligent Computing in Data Sciences (ICDS)","DOI":"10.1109/ICDS47004.2019.8942242","page":"1-8","title":"A comparative study of similarity measurement in a new neural model of Unsupervised clustering","author":[{"family":"Ohmaid","given":"Hicham"},{"family":"Timouyas","given":"Meriem"},{"family":"Eddarouich","given":"Souad"}],"issued":{"date-parts":[["2019"]]}},"locator":"7"}],"schema":"https://github.com/citation-style-language/schema/raw/master/csl-citation.json"} </w:instrText>
            </w:r>
            <w:r w:rsidR="006B2AB9">
              <w:fldChar w:fldCharType="separate"/>
            </w:r>
            <w:r w:rsidR="007D6281" w:rsidRPr="007D6281">
              <w:rPr>
                <w:rFonts w:ascii="Cambria" w:hAnsi="Cambria"/>
              </w:rPr>
              <w:t>(Ohmaid et al., 2019a, p. 7)</w:t>
            </w:r>
            <w:r w:rsidR="006B2AB9">
              <w:fldChar w:fldCharType="end"/>
            </w:r>
          </w:p>
          <w:p w14:paraId="777A35D8" w14:textId="09F19E0C" w:rsidR="006B2AB9" w:rsidRPr="00025374" w:rsidRDefault="006B2AB9" w:rsidP="00C45E9D">
            <w:pPr>
              <w:pStyle w:val="FirstParagraph"/>
            </w:pPr>
            <w:r>
              <w:t xml:space="preserve">"This paper investigates the fundamental design of commonly used similarity metrics, and provides new insights to guide their use in practice." </w:t>
            </w:r>
            <w:r>
              <w:fldChar w:fldCharType="begin"/>
            </w:r>
            <w:r w:rsidR="007D6281">
              <w:instrText xml:space="preserve"> ADDIN ZOTERO_ITEM CSL_CITATION {"citationID":"nZB17zqY","properties":{"formattedCitation":"(Wu et al., 2015a, p. 1)","plainCitation":"(Wu et al., 2015a, p. 1)","noteIndex":0},"citationItems":[{"id":147,"uris":["http://zotero.org/groups/4676159/items/INKMT9ZG"],"itemData":{"id":147,"type":"paper-conference","container-title":"2015 IEEE Conference on Computer Vision and Pattern Recognition (CVPR)","DOI":"10.1109/CVPR.2015.7298805","page":"1949-1957","title":"New insights into Laplacian similarity search","author":[{"family":"Wu","given":"Xiao-Ming"},{"family":"Li","given":"Zhenguo"},{"family":"Chang","given":"Shih-Fu"}],"issued":{"date-parts":[["2015"]]}},"locator":"1"}],"schema":"https://github.com/citation-style-language/schema/raw/master/csl-citation.json"} </w:instrText>
            </w:r>
            <w:r>
              <w:fldChar w:fldCharType="separate"/>
            </w:r>
            <w:r w:rsidR="007D6281" w:rsidRPr="007D6281">
              <w:rPr>
                <w:rFonts w:ascii="Cambria" w:hAnsi="Cambria"/>
              </w:rPr>
              <w:t>(Wu et al., 2015a, p. 1)</w:t>
            </w:r>
            <w:r>
              <w:fldChar w:fldCharType="end"/>
            </w:r>
          </w:p>
        </w:tc>
      </w:tr>
    </w:tbl>
    <w:p w14:paraId="2AA3B65D" w14:textId="77777777" w:rsidR="00A2368C" w:rsidRDefault="00A2368C" w:rsidP="00243A7C">
      <w:pPr>
        <w:pStyle w:val="FirstParagraph"/>
        <w:jc w:val="both"/>
      </w:pPr>
    </w:p>
    <w:p w14:paraId="5B0020C4" w14:textId="77777777" w:rsidR="00A23078" w:rsidRDefault="00ED5B32" w:rsidP="00243A7C">
      <w:pPr>
        <w:pStyle w:val="Heading1"/>
        <w:jc w:val="both"/>
      </w:pPr>
      <w:bookmarkStart w:id="4" w:name="conclusion"/>
      <w:bookmarkEnd w:id="3"/>
      <w:r>
        <w:t>Conclusion</w:t>
      </w:r>
    </w:p>
    <w:p w14:paraId="54347925" w14:textId="614877D9" w:rsidR="00227027" w:rsidRDefault="00227027" w:rsidP="00243A7C">
      <w:pPr>
        <w:pStyle w:val="FirstParagraph"/>
        <w:jc w:val="both"/>
      </w:pPr>
      <w:r>
        <w:t>From deriving and observing the model themes, the effect of the choice of a distance/similarity/dissimilarity metric on the performance of clustering/classification algorithm is dependent on the type of the data</w:t>
      </w:r>
      <w:r w:rsidR="00AE56EF">
        <w:t xml:space="preserve"> and the task being dealt with </w:t>
      </w:r>
      <w:r w:rsidR="00AE56EF">
        <w:fldChar w:fldCharType="begin"/>
      </w:r>
      <w:r w:rsidR="00AE56EF">
        <w:instrText xml:space="preserve"> ADDIN ZOTERO_ITEM CSL_CITATION {"citationID":"PZYik5D1","properties":{"formattedCitation":"(Vagni et al., 2021a)","plainCitation":"(Vagni et al., 2021a)","noteIndex":0},"citationItems":[{"id":139,"uris":["http://zotero.org/groups/4676159/items/J4MINHAH"],"itemData":{"id":139,"type":"paper-conference","container-title":"2021 IEEE International Symposium on Medical Measurements and Applications (MeMeA)","DOI":"10.1109/MeMeA52024.2021.9478746","page":"1-6","title":"Comparison of different similarity measures in hierarchical clustering","author":[{"family":"Vagni","given":"Marica"},{"family":"Giordano","given":"Noemi"},{"family":"Balestra","given":"Gabriella"},{"family":"Rosati","given":"Samanta"}],"issued":{"date-parts":[["2021"]]}}}],"schema":"https://github.com/citation-style-language/schema/raw/master/csl-citation.json"} </w:instrText>
      </w:r>
      <w:r w:rsidR="00AE56EF">
        <w:fldChar w:fldCharType="separate"/>
      </w:r>
      <w:r w:rsidR="00AE56EF" w:rsidRPr="00AE56EF">
        <w:rPr>
          <w:rFonts w:ascii="Cambria" w:hAnsi="Cambria"/>
        </w:rPr>
        <w:t>(Vagni et al., 2021a)</w:t>
      </w:r>
      <w:r w:rsidR="00AE56EF">
        <w:fldChar w:fldCharType="end"/>
      </w:r>
      <w:r w:rsidR="00AE56EF">
        <w:t>. Also, different domains of application (medicine, demographics, health</w:t>
      </w:r>
      <w:r w:rsidR="00530BDE">
        <w:t>,</w:t>
      </w:r>
      <w:r w:rsidR="00AE56EF">
        <w:t xml:space="preserve"> and well-being</w:t>
      </w:r>
      <w:r w:rsidR="00530BDE">
        <w:t>,</w:t>
      </w:r>
      <w:r w:rsidR="00AE56EF">
        <w:t xml:space="preserve"> etc.) require derived or modified or anomalous distance/similarity/dissimilarity measures to improve the clustering/classification performance of the task of that particular domain which is illustrated in the quotations from the model theme “Domain</w:t>
      </w:r>
      <w:r w:rsidR="00530BDE">
        <w:t>-</w:t>
      </w:r>
      <w:r w:rsidR="00AE56EF">
        <w:t>based modified (or derived or anomalous) distance/similarity/dissimilarity metrics produce better clustering/classification results and other factors also influence the clustering/classification performance along with comparing (or considering) distance/similarity/dissimilarity metrics.”.</w:t>
      </w:r>
    </w:p>
    <w:p w14:paraId="601299A7" w14:textId="71BDFE3B" w:rsidR="00243A7C" w:rsidRDefault="00ED5B32" w:rsidP="002B6CD7">
      <w:pPr>
        <w:pStyle w:val="Heading1"/>
        <w:jc w:val="both"/>
      </w:pPr>
      <w:bookmarkStart w:id="5" w:name="references"/>
      <w:bookmarkEnd w:id="4"/>
      <w:r>
        <w:lastRenderedPageBreak/>
        <w:t>References</w:t>
      </w:r>
    </w:p>
    <w:bookmarkEnd w:id="5"/>
    <w:p w14:paraId="41DC688D" w14:textId="3FA3CC47" w:rsidR="002B6CD7" w:rsidRDefault="002B6CD7" w:rsidP="003F1460">
      <w:pPr>
        <w:pStyle w:val="Bibliography"/>
        <w:rPr>
          <w:rFonts w:ascii="Cambria" w:hAnsi="Cambria"/>
        </w:rPr>
      </w:pPr>
    </w:p>
    <w:p w14:paraId="09E09E95" w14:textId="3D0406B0" w:rsidR="002B6CD7" w:rsidRPr="002B6CD7" w:rsidRDefault="002B6CD7" w:rsidP="003F1460">
      <w:pPr>
        <w:pStyle w:val="Bibliography"/>
        <w:rPr>
          <w:rFonts w:ascii="Cambria" w:hAnsi="Cambria"/>
          <w:b/>
          <w:bCs/>
        </w:rPr>
      </w:pPr>
      <w:r w:rsidRPr="002B6CD7">
        <w:rPr>
          <w:rFonts w:ascii="Cambria" w:hAnsi="Cambria"/>
          <w:b/>
          <w:bCs/>
        </w:rPr>
        <w:t>LIST - 1</w:t>
      </w:r>
    </w:p>
    <w:p w14:paraId="255E5A5D" w14:textId="20CF0AC2" w:rsidR="003F1460" w:rsidRPr="001B7F8C" w:rsidRDefault="003F1460" w:rsidP="003F1460">
      <w:pPr>
        <w:pStyle w:val="Bibliography"/>
        <w:rPr>
          <w:rFonts w:ascii="Cambria" w:hAnsi="Cambria"/>
        </w:rPr>
      </w:pPr>
      <w:r w:rsidRPr="001B7F8C">
        <w:rPr>
          <w:rFonts w:ascii="Cambria" w:hAnsi="Cambria"/>
        </w:rPr>
        <w:t xml:space="preserve">Abbas, S.A., Aslam, A., Rehman, A.U., Abbasi, W.A., </w:t>
      </w:r>
      <w:proofErr w:type="spellStart"/>
      <w:r w:rsidRPr="001B7F8C">
        <w:rPr>
          <w:rFonts w:ascii="Cambria" w:hAnsi="Cambria"/>
        </w:rPr>
        <w:t>Arif</w:t>
      </w:r>
      <w:proofErr w:type="spellEnd"/>
      <w:r w:rsidRPr="001B7F8C">
        <w:rPr>
          <w:rFonts w:ascii="Cambria" w:hAnsi="Cambria"/>
        </w:rPr>
        <w:t>, S., Kazmi, S.Z.H., 2020. K-Means and K-Medoids: Cluster Analysis on Birth Data Collected in City Muzaffarabad, Kashmir. IEEE Access 8, 151847–151855. https://doi.org/10.1109/ACCESS.2020.3014021</w:t>
      </w:r>
    </w:p>
    <w:p w14:paraId="2FBD7389" w14:textId="77777777" w:rsidR="003F1460" w:rsidRPr="001B7F8C" w:rsidRDefault="003F1460" w:rsidP="003F1460">
      <w:pPr>
        <w:pStyle w:val="Bibliography"/>
        <w:rPr>
          <w:rFonts w:ascii="Cambria" w:hAnsi="Cambria"/>
        </w:rPr>
      </w:pPr>
      <w:proofErr w:type="spellStart"/>
      <w:r w:rsidRPr="001B7F8C">
        <w:rPr>
          <w:rFonts w:ascii="Cambria" w:hAnsi="Cambria"/>
        </w:rPr>
        <w:t>Grua</w:t>
      </w:r>
      <w:proofErr w:type="spellEnd"/>
      <w:r w:rsidRPr="001B7F8C">
        <w:rPr>
          <w:rFonts w:ascii="Cambria" w:hAnsi="Cambria"/>
        </w:rPr>
        <w:t xml:space="preserve">, E.M., </w:t>
      </w:r>
      <w:proofErr w:type="spellStart"/>
      <w:r w:rsidRPr="001B7F8C">
        <w:rPr>
          <w:rFonts w:ascii="Cambria" w:hAnsi="Cambria"/>
        </w:rPr>
        <w:t>Hoogendoorn</w:t>
      </w:r>
      <w:proofErr w:type="spellEnd"/>
      <w:r w:rsidRPr="001B7F8C">
        <w:rPr>
          <w:rFonts w:ascii="Cambria" w:hAnsi="Cambria"/>
        </w:rPr>
        <w:t>, M., 2018. Exploring Clustering Techniques for Effective Reinforcement Learning based Personalization for Health and Wellbeing, in: 2018 IEEE Symposium Series on Computational Intelligence (SSCI). pp. 813–820. https://doi.org/10.1109/SSCI.2018.8628621</w:t>
      </w:r>
    </w:p>
    <w:p w14:paraId="120608C4" w14:textId="77777777" w:rsidR="003F1460" w:rsidRPr="001B7F8C" w:rsidRDefault="003F1460" w:rsidP="003F1460">
      <w:pPr>
        <w:pStyle w:val="Bibliography"/>
        <w:rPr>
          <w:rFonts w:ascii="Cambria" w:hAnsi="Cambria"/>
        </w:rPr>
      </w:pPr>
      <w:r w:rsidRPr="001B7F8C">
        <w:rPr>
          <w:rFonts w:ascii="Cambria" w:hAnsi="Cambria"/>
        </w:rPr>
        <w:t>Nizam, T., Hassan, S.I., 2020. Exemplifying the Effects of Distance Metrics on Clustering Techniques: F-measure, Accuracy and Efficiency, in: 2020 7th International Conference on Computing for Sustainable Global Development (</w:t>
      </w:r>
      <w:proofErr w:type="spellStart"/>
      <w:r w:rsidRPr="001B7F8C">
        <w:rPr>
          <w:rFonts w:ascii="Cambria" w:hAnsi="Cambria"/>
        </w:rPr>
        <w:t>INDIACom</w:t>
      </w:r>
      <w:proofErr w:type="spellEnd"/>
      <w:r w:rsidRPr="001B7F8C">
        <w:rPr>
          <w:rFonts w:ascii="Cambria" w:hAnsi="Cambria"/>
        </w:rPr>
        <w:t>). pp. 39–44. https://doi.org/10.23919/INDIACom49435.2020.9083687</w:t>
      </w:r>
    </w:p>
    <w:p w14:paraId="0C8B1150" w14:textId="77777777" w:rsidR="003F1460" w:rsidRPr="001B7F8C" w:rsidRDefault="003F1460" w:rsidP="003F1460">
      <w:pPr>
        <w:pStyle w:val="Bibliography"/>
        <w:rPr>
          <w:rFonts w:ascii="Cambria" w:hAnsi="Cambria"/>
        </w:rPr>
      </w:pPr>
      <w:r w:rsidRPr="001B7F8C">
        <w:rPr>
          <w:rFonts w:ascii="Cambria" w:hAnsi="Cambria"/>
        </w:rPr>
        <w:t xml:space="preserve">Serra, A., Greco, D., </w:t>
      </w:r>
      <w:proofErr w:type="spellStart"/>
      <w:r w:rsidRPr="001B7F8C">
        <w:rPr>
          <w:rFonts w:ascii="Cambria" w:hAnsi="Cambria"/>
        </w:rPr>
        <w:t>Tagliaferri</w:t>
      </w:r>
      <w:proofErr w:type="spellEnd"/>
      <w:r w:rsidRPr="001B7F8C">
        <w:rPr>
          <w:rFonts w:ascii="Cambria" w:hAnsi="Cambria"/>
        </w:rPr>
        <w:t>, R., 2015. Impact of different metrics on multi-view clustering, in: 2015 International Joint Conference on Neural Networks (IJCNN). pp. 1–8. https://doi.org/10.1109/IJCNN.2015.7280445</w:t>
      </w:r>
    </w:p>
    <w:p w14:paraId="4E23CFD3" w14:textId="77777777" w:rsidR="003F1460" w:rsidRPr="001B7F8C" w:rsidRDefault="003F1460" w:rsidP="003F1460">
      <w:pPr>
        <w:pStyle w:val="Bibliography"/>
        <w:rPr>
          <w:rFonts w:ascii="Cambria" w:hAnsi="Cambria"/>
        </w:rPr>
      </w:pPr>
      <w:proofErr w:type="spellStart"/>
      <w:r w:rsidRPr="001B7F8C">
        <w:rPr>
          <w:rFonts w:ascii="Cambria" w:hAnsi="Cambria"/>
        </w:rPr>
        <w:t>Taghva</w:t>
      </w:r>
      <w:proofErr w:type="spellEnd"/>
      <w:r w:rsidRPr="001B7F8C">
        <w:rPr>
          <w:rFonts w:ascii="Cambria" w:hAnsi="Cambria"/>
        </w:rPr>
        <w:t xml:space="preserve">, K., </w:t>
      </w:r>
      <w:proofErr w:type="spellStart"/>
      <w:r w:rsidRPr="001B7F8C">
        <w:rPr>
          <w:rFonts w:ascii="Cambria" w:hAnsi="Cambria"/>
        </w:rPr>
        <w:t>Veni</w:t>
      </w:r>
      <w:proofErr w:type="spellEnd"/>
      <w:r w:rsidRPr="001B7F8C">
        <w:rPr>
          <w:rFonts w:ascii="Cambria" w:hAnsi="Cambria"/>
        </w:rPr>
        <w:t>, R., 2010. Effects of Similarity Metrics on Document Clustering, in: 2010 Seventh International Conference on Information Technology: New Generations. pp. 222–226. https://doi.org/10.1109/ITNG.2010.65</w:t>
      </w:r>
    </w:p>
    <w:p w14:paraId="4EE8C078" w14:textId="77777777" w:rsidR="003F1460" w:rsidRPr="001B7F8C" w:rsidRDefault="003F1460" w:rsidP="003F1460">
      <w:pPr>
        <w:pStyle w:val="Bibliography"/>
        <w:rPr>
          <w:rFonts w:ascii="Cambria" w:hAnsi="Cambria"/>
        </w:rPr>
      </w:pPr>
      <w:proofErr w:type="spellStart"/>
      <w:r w:rsidRPr="001B7F8C">
        <w:rPr>
          <w:rFonts w:ascii="Cambria" w:hAnsi="Cambria"/>
        </w:rPr>
        <w:t>Vagni</w:t>
      </w:r>
      <w:proofErr w:type="spellEnd"/>
      <w:r w:rsidRPr="001B7F8C">
        <w:rPr>
          <w:rFonts w:ascii="Cambria" w:hAnsi="Cambria"/>
        </w:rPr>
        <w:t>, M., Giordano, N., Balestra, G., Rosati, S., 2021. Comparison of different similarity measures in hierarchical clustering, in: 2021 IEEE International Symposium on Medical Measurements and Applications (</w:t>
      </w:r>
      <w:proofErr w:type="spellStart"/>
      <w:r w:rsidRPr="001B7F8C">
        <w:rPr>
          <w:rFonts w:ascii="Cambria" w:hAnsi="Cambria"/>
        </w:rPr>
        <w:t>MeMeA</w:t>
      </w:r>
      <w:proofErr w:type="spellEnd"/>
      <w:r w:rsidRPr="001B7F8C">
        <w:rPr>
          <w:rFonts w:ascii="Cambria" w:hAnsi="Cambria"/>
        </w:rPr>
        <w:t>). pp. 1–6. https://doi.org/10.1109/MeMeA52024.2021.9478746</w:t>
      </w:r>
    </w:p>
    <w:p w14:paraId="522CAE3C" w14:textId="77777777" w:rsidR="003F1460" w:rsidRPr="001B7F8C" w:rsidRDefault="003F1460" w:rsidP="003F1460">
      <w:pPr>
        <w:pStyle w:val="Bibliography"/>
        <w:rPr>
          <w:rFonts w:ascii="Cambria" w:hAnsi="Cambria"/>
        </w:rPr>
      </w:pPr>
      <w:r w:rsidRPr="001B7F8C">
        <w:rPr>
          <w:rFonts w:ascii="Cambria" w:hAnsi="Cambria"/>
        </w:rPr>
        <w:t xml:space="preserve">Yan, L., Zhu, R., Mo, N., Liu, Y., 2019. Cross-Domain Distance Metric Learning Framework </w:t>
      </w:r>
      <w:proofErr w:type="gramStart"/>
      <w:r w:rsidRPr="001B7F8C">
        <w:rPr>
          <w:rFonts w:ascii="Cambria" w:hAnsi="Cambria"/>
        </w:rPr>
        <w:t>With</w:t>
      </w:r>
      <w:proofErr w:type="gramEnd"/>
      <w:r w:rsidRPr="001B7F8C">
        <w:rPr>
          <w:rFonts w:ascii="Cambria" w:hAnsi="Cambria"/>
        </w:rPr>
        <w:t xml:space="preserve"> Limited Target Samples for Scene Classification of Aerial Images. IEEE Transactions on Geoscience and Remote Sensing 57, 3840–3857. https://doi.org/10.1109/TGRS.2018.2888618</w:t>
      </w:r>
    </w:p>
    <w:p w14:paraId="17250A31" w14:textId="77777777" w:rsidR="003F1460" w:rsidRDefault="003F1460" w:rsidP="003F1460">
      <w:pPr>
        <w:rPr>
          <w:rFonts w:ascii="Cambria" w:hAnsi="Cambria"/>
        </w:rPr>
      </w:pPr>
      <w:r w:rsidRPr="001B7F8C">
        <w:rPr>
          <w:rFonts w:ascii="Cambria" w:hAnsi="Cambria"/>
        </w:rPr>
        <w:t xml:space="preserve">Yang, Q., Yang, N., Browning, T.R., Jiang, B., Yao, T., 2019. Clustering Product Development Project Organization </w:t>
      </w:r>
      <w:proofErr w:type="gramStart"/>
      <w:r w:rsidRPr="001B7F8C">
        <w:rPr>
          <w:rFonts w:ascii="Cambria" w:hAnsi="Cambria"/>
        </w:rPr>
        <w:t>From</w:t>
      </w:r>
      <w:proofErr w:type="gramEnd"/>
      <w:r w:rsidRPr="001B7F8C">
        <w:rPr>
          <w:rFonts w:ascii="Cambria" w:hAnsi="Cambria"/>
        </w:rPr>
        <w:t xml:space="preserve"> the Perspective of Social Network Analysis. IEEE Transactions on Engineering Management 1–15. </w:t>
      </w:r>
      <w:hyperlink r:id="rId7" w:history="1">
        <w:r w:rsidRPr="00603175">
          <w:rPr>
            <w:rStyle w:val="Hyperlink"/>
            <w:rFonts w:ascii="Cambria" w:hAnsi="Cambria"/>
          </w:rPr>
          <w:t>https://doi.org/10.1109/TEM.2019.2939398</w:t>
        </w:r>
      </w:hyperlink>
    </w:p>
    <w:p w14:paraId="0304BDD7" w14:textId="77777777" w:rsidR="003F1460" w:rsidRDefault="003F1460" w:rsidP="003F1460">
      <w:pPr>
        <w:rPr>
          <w:rFonts w:ascii="Cambria" w:hAnsi="Cambria"/>
        </w:rPr>
      </w:pPr>
    </w:p>
    <w:p w14:paraId="67F391E2" w14:textId="77777777" w:rsidR="003F1460" w:rsidRDefault="003F1460" w:rsidP="003F1460">
      <w:pPr>
        <w:rPr>
          <w:rFonts w:ascii="Cambria" w:hAnsi="Cambria"/>
        </w:rPr>
      </w:pPr>
    </w:p>
    <w:p w14:paraId="06306E76" w14:textId="77777777" w:rsidR="003F1460" w:rsidRDefault="003F1460" w:rsidP="003F1460">
      <w:pPr>
        <w:rPr>
          <w:rFonts w:ascii="Cambria" w:hAnsi="Cambria"/>
        </w:rPr>
      </w:pPr>
    </w:p>
    <w:p w14:paraId="0B0A69CE" w14:textId="77777777" w:rsidR="003F1460" w:rsidRDefault="003F1460" w:rsidP="003F1460">
      <w:pPr>
        <w:rPr>
          <w:rFonts w:ascii="Cambria" w:hAnsi="Cambria"/>
        </w:rPr>
      </w:pPr>
    </w:p>
    <w:p w14:paraId="2989BB82" w14:textId="77777777" w:rsidR="003F1460" w:rsidRDefault="003F1460" w:rsidP="003F1460">
      <w:pPr>
        <w:rPr>
          <w:rFonts w:ascii="Cambria" w:hAnsi="Cambria"/>
        </w:rPr>
      </w:pPr>
    </w:p>
    <w:p w14:paraId="23EB427E" w14:textId="4694C1F7" w:rsidR="003F1460" w:rsidRPr="002B6CD7" w:rsidRDefault="002B6CD7" w:rsidP="002B6CD7">
      <w:pPr>
        <w:pStyle w:val="Bibliography"/>
        <w:rPr>
          <w:rFonts w:ascii="Cambria" w:hAnsi="Cambria"/>
          <w:b/>
          <w:bCs/>
        </w:rPr>
      </w:pPr>
      <w:r w:rsidRPr="002B6CD7">
        <w:rPr>
          <w:rFonts w:ascii="Cambria" w:hAnsi="Cambria"/>
          <w:b/>
          <w:bCs/>
        </w:rPr>
        <w:t xml:space="preserve">LIST - </w:t>
      </w:r>
      <w:r>
        <w:rPr>
          <w:rFonts w:ascii="Cambria" w:hAnsi="Cambria"/>
          <w:b/>
          <w:bCs/>
        </w:rPr>
        <w:t>2</w:t>
      </w:r>
    </w:p>
    <w:p w14:paraId="77B343AC" w14:textId="77777777" w:rsidR="003F1460" w:rsidRDefault="003F1460" w:rsidP="003F1460">
      <w:pPr>
        <w:spacing w:after="0"/>
        <w:rPr>
          <w:color w:val="auto"/>
          <w:lang w:val="en-IN"/>
        </w:rPr>
      </w:pPr>
      <w:r>
        <w:t xml:space="preserve">Abbas, S.A., Aslam, A., Rehman, A.U., Abbasi, W.A., </w:t>
      </w:r>
      <w:proofErr w:type="spellStart"/>
      <w:r>
        <w:t>Arif</w:t>
      </w:r>
      <w:proofErr w:type="spellEnd"/>
      <w:r>
        <w:t xml:space="preserve">, S. and Kazmi, S.Z.H., 2020. K-Means and K-Medoids: Cluster Analysis on Birth Data Collected in City Muzaffarabad, Kashmir. </w:t>
      </w:r>
      <w:r>
        <w:rPr>
          <w:i/>
          <w:iCs/>
        </w:rPr>
        <w:t>IEEE Access</w:t>
      </w:r>
      <w:r>
        <w:t xml:space="preserve">, 8, pp.151847–151855. </w:t>
      </w:r>
      <w:hyperlink r:id="rId8" w:history="1">
        <w:r>
          <w:rPr>
            <w:rStyle w:val="Hyperlink"/>
          </w:rPr>
          <w:t>https://doi.org/10.1109/ACCESS.2020.3014021</w:t>
        </w:r>
      </w:hyperlink>
      <w:r>
        <w:t>.</w:t>
      </w:r>
    </w:p>
    <w:p w14:paraId="33380CD4" w14:textId="77777777" w:rsidR="003F1460" w:rsidRDefault="003F1460" w:rsidP="003F1460">
      <w:proofErr w:type="spellStart"/>
      <w:r>
        <w:t>Achom</w:t>
      </w:r>
      <w:proofErr w:type="spellEnd"/>
      <w:r>
        <w:t xml:space="preserve">, A., Das, R., </w:t>
      </w:r>
      <w:proofErr w:type="spellStart"/>
      <w:r>
        <w:t>Pakray</w:t>
      </w:r>
      <w:proofErr w:type="spellEnd"/>
      <w:r>
        <w:t xml:space="preserve">, P. and </w:t>
      </w:r>
      <w:proofErr w:type="spellStart"/>
      <w:r>
        <w:t>Saha</w:t>
      </w:r>
      <w:proofErr w:type="spellEnd"/>
      <w:r>
        <w:t xml:space="preserve">, S., 2019. Classification of Microarray Gene Expression Data using Weighted Grey Wolf Optimizer based Fuzzy Clustering. In: </w:t>
      </w:r>
      <w:r>
        <w:rPr>
          <w:i/>
          <w:iCs/>
        </w:rPr>
        <w:t>TENCON 2019 - 2019 IEEE Region 10 Conference (TENCON)</w:t>
      </w:r>
      <w:r>
        <w:t xml:space="preserve">. pp.2705–2710. </w:t>
      </w:r>
      <w:hyperlink r:id="rId9" w:history="1">
        <w:r>
          <w:rPr>
            <w:rStyle w:val="Hyperlink"/>
          </w:rPr>
          <w:t>https://doi.org/10.1109/TENCON.2019.8929385</w:t>
        </w:r>
      </w:hyperlink>
      <w:r>
        <w:t>.</w:t>
      </w:r>
    </w:p>
    <w:p w14:paraId="0850F7DC" w14:textId="77777777" w:rsidR="003F1460" w:rsidRDefault="003F1460" w:rsidP="003F1460">
      <w:proofErr w:type="spellStart"/>
      <w:r>
        <w:t>Ankerst</w:t>
      </w:r>
      <w:proofErr w:type="spellEnd"/>
      <w:r>
        <w:t xml:space="preserve">, M., </w:t>
      </w:r>
      <w:proofErr w:type="spellStart"/>
      <w:r>
        <w:t>Berchtold</w:t>
      </w:r>
      <w:proofErr w:type="spellEnd"/>
      <w:r>
        <w:t xml:space="preserve">, S. and </w:t>
      </w:r>
      <w:proofErr w:type="spellStart"/>
      <w:r>
        <w:t>Keim</w:t>
      </w:r>
      <w:proofErr w:type="spellEnd"/>
      <w:r>
        <w:t xml:space="preserve">, D.A., 1998. Similarity clustering of dimensions for an enhanced visualization of multidimensional data. In: </w:t>
      </w:r>
      <w:r>
        <w:rPr>
          <w:i/>
          <w:iCs/>
        </w:rPr>
        <w:t>Proceedings IEEE Symposium on Information Visualization (Cat. No.98TB100258)</w:t>
      </w:r>
      <w:r>
        <w:t xml:space="preserve">. pp.52–60. </w:t>
      </w:r>
      <w:hyperlink r:id="rId10" w:history="1">
        <w:r>
          <w:rPr>
            <w:rStyle w:val="Hyperlink"/>
          </w:rPr>
          <w:t>https://doi.org/10.1109/INFVIS.1998.729559</w:t>
        </w:r>
      </w:hyperlink>
      <w:r>
        <w:t>.</w:t>
      </w:r>
    </w:p>
    <w:p w14:paraId="25417A68" w14:textId="77777777" w:rsidR="003F1460" w:rsidRDefault="003F1460" w:rsidP="003F1460">
      <w:proofErr w:type="spellStart"/>
      <w:r>
        <w:t>Bingzhen</w:t>
      </w:r>
      <w:proofErr w:type="spellEnd"/>
      <w:r>
        <w:t xml:space="preserve">, Z., </w:t>
      </w:r>
      <w:proofErr w:type="spellStart"/>
      <w:r>
        <w:t>Xiaoming</w:t>
      </w:r>
      <w:proofErr w:type="spellEnd"/>
      <w:r>
        <w:t xml:space="preserve">, Q., </w:t>
      </w:r>
      <w:proofErr w:type="spellStart"/>
      <w:r>
        <w:t>Hemeng</w:t>
      </w:r>
      <w:proofErr w:type="spellEnd"/>
      <w:r>
        <w:t xml:space="preserve">, Y. and </w:t>
      </w:r>
      <w:proofErr w:type="spellStart"/>
      <w:r>
        <w:t>Zhubo</w:t>
      </w:r>
      <w:proofErr w:type="spellEnd"/>
      <w:r>
        <w:t xml:space="preserve">, Z., 2020. A Random Forest Classification Model for Transmission Line Image Processing. In: </w:t>
      </w:r>
      <w:r>
        <w:rPr>
          <w:i/>
          <w:iCs/>
        </w:rPr>
        <w:t>2020 15th International Conference on Computer Science Education (ICCSE)</w:t>
      </w:r>
      <w:r>
        <w:t xml:space="preserve">. pp.613–617. </w:t>
      </w:r>
      <w:hyperlink r:id="rId11" w:history="1">
        <w:r>
          <w:rPr>
            <w:rStyle w:val="Hyperlink"/>
          </w:rPr>
          <w:t>https://doi.org/10.1109/ICCSE49874.2020.9201900</w:t>
        </w:r>
      </w:hyperlink>
      <w:r>
        <w:t>.</w:t>
      </w:r>
    </w:p>
    <w:p w14:paraId="5C01A632" w14:textId="77777777" w:rsidR="003F1460" w:rsidRDefault="003F1460" w:rsidP="003F1460">
      <w:r>
        <w:t xml:space="preserve">Brooks, S.J., Parks, S.M. and </w:t>
      </w:r>
      <w:proofErr w:type="spellStart"/>
      <w:r>
        <w:t>Stamoulis</w:t>
      </w:r>
      <w:proofErr w:type="spellEnd"/>
      <w:r>
        <w:t xml:space="preserve">, C., 2021. Big Data-Driven Brain Parcellation from fMRI: Impact of Cohort Heterogeneity on Functional Connectivity Maps. In: </w:t>
      </w:r>
      <w:r>
        <w:rPr>
          <w:i/>
          <w:iCs/>
        </w:rPr>
        <w:t>2021 43rd Annual International Conference of the IEEE Engineering in Medicine Biology Society (EMBC)</w:t>
      </w:r>
      <w:r>
        <w:t xml:space="preserve">. pp.3133–3136. </w:t>
      </w:r>
      <w:hyperlink r:id="rId12" w:history="1">
        <w:r>
          <w:rPr>
            <w:rStyle w:val="Hyperlink"/>
          </w:rPr>
          <w:t>https://doi.org/10.1109/EMBC46164.2021.9630267</w:t>
        </w:r>
      </w:hyperlink>
      <w:r>
        <w:t>.</w:t>
      </w:r>
    </w:p>
    <w:p w14:paraId="4651B1C4" w14:textId="77777777" w:rsidR="003F1460" w:rsidRDefault="003F1460" w:rsidP="003F1460">
      <w:r>
        <w:t xml:space="preserve">Combs, J., </w:t>
      </w:r>
      <w:proofErr w:type="spellStart"/>
      <w:r>
        <w:t>Nazor</w:t>
      </w:r>
      <w:proofErr w:type="spellEnd"/>
      <w:r>
        <w:t xml:space="preserve">, J., </w:t>
      </w:r>
      <w:proofErr w:type="spellStart"/>
      <w:r>
        <w:t>Thysell</w:t>
      </w:r>
      <w:proofErr w:type="spellEnd"/>
      <w:r>
        <w:t xml:space="preserve">, R., Santiago, F., Hardwick, M., Olson, L., </w:t>
      </w:r>
      <w:proofErr w:type="spellStart"/>
      <w:r>
        <w:t>Rivoire</w:t>
      </w:r>
      <w:proofErr w:type="spellEnd"/>
      <w:r>
        <w:t xml:space="preserve">, S., Hsu, C.-H. and Poole, S.W., 2014. Power Signatures of High-Performance Computing Workloads. In: </w:t>
      </w:r>
      <w:r>
        <w:rPr>
          <w:i/>
          <w:iCs/>
        </w:rPr>
        <w:t>2014 Energy Efficient Supercomputing Workshop</w:t>
      </w:r>
      <w:r>
        <w:t xml:space="preserve">. pp.70–78. </w:t>
      </w:r>
      <w:hyperlink r:id="rId13" w:history="1">
        <w:r>
          <w:rPr>
            <w:rStyle w:val="Hyperlink"/>
          </w:rPr>
          <w:t>https://doi.org/10.1109/E2SC.2014.9</w:t>
        </w:r>
      </w:hyperlink>
      <w:r>
        <w:t>.</w:t>
      </w:r>
    </w:p>
    <w:p w14:paraId="471D91BB" w14:textId="77777777" w:rsidR="003F1460" w:rsidRDefault="003F1460" w:rsidP="003F1460">
      <w:proofErr w:type="spellStart"/>
      <w:r>
        <w:t>Dantas</w:t>
      </w:r>
      <w:proofErr w:type="spellEnd"/>
      <w:r>
        <w:t xml:space="preserve">, C.A., de O. Nunes, R., </w:t>
      </w:r>
      <w:proofErr w:type="spellStart"/>
      <w:r>
        <w:t>Canuto</w:t>
      </w:r>
      <w:proofErr w:type="spellEnd"/>
      <w:r>
        <w:t xml:space="preserve">, A.M.P. and Xavier-Júnior, J.C., 2017. Investigating the Impact of Similarity Metrics in an Unsupervised-Based Feature Selection Method. In: </w:t>
      </w:r>
      <w:r>
        <w:rPr>
          <w:i/>
          <w:iCs/>
        </w:rPr>
        <w:t>2017 Brazilian Conference on Intelligent Systems (BRACIS)</w:t>
      </w:r>
      <w:r>
        <w:t xml:space="preserve">. pp.55–60. </w:t>
      </w:r>
      <w:hyperlink r:id="rId14" w:history="1">
        <w:r>
          <w:rPr>
            <w:rStyle w:val="Hyperlink"/>
          </w:rPr>
          <w:t>https://doi.org/10.1109/BRACIS.2017.61</w:t>
        </w:r>
      </w:hyperlink>
      <w:r>
        <w:t>.</w:t>
      </w:r>
    </w:p>
    <w:p w14:paraId="546C917E" w14:textId="77777777" w:rsidR="003F1460" w:rsidRDefault="003F1460" w:rsidP="003F1460">
      <w:r>
        <w:t xml:space="preserve">Das, C., Maji, P. and Chattopadhyay, S., 2008. A Novel </w:t>
      </w:r>
      <w:proofErr w:type="spellStart"/>
      <w:r>
        <w:t>Biclustering</w:t>
      </w:r>
      <w:proofErr w:type="spellEnd"/>
      <w:r>
        <w:t xml:space="preserve"> Algorithm for Discovering Value-Coherent Overlapping σ-</w:t>
      </w:r>
      <w:proofErr w:type="spellStart"/>
      <w:r>
        <w:t>Biclusters</w:t>
      </w:r>
      <w:proofErr w:type="spellEnd"/>
      <w:r>
        <w:t xml:space="preserve">. In: </w:t>
      </w:r>
      <w:r>
        <w:rPr>
          <w:i/>
          <w:iCs/>
        </w:rPr>
        <w:t>2008 16th International Conference on Advanced Computing and Communications</w:t>
      </w:r>
      <w:r>
        <w:t xml:space="preserve">. pp.148–156. </w:t>
      </w:r>
      <w:hyperlink r:id="rId15" w:history="1">
        <w:r>
          <w:rPr>
            <w:rStyle w:val="Hyperlink"/>
          </w:rPr>
          <w:t>https://doi.org/10.1109/ADCOM.2008.4760441</w:t>
        </w:r>
      </w:hyperlink>
      <w:r>
        <w:t>.</w:t>
      </w:r>
    </w:p>
    <w:p w14:paraId="64167174" w14:textId="77777777" w:rsidR="003F1460" w:rsidRDefault="003F1460" w:rsidP="003F1460">
      <w:r>
        <w:lastRenderedPageBreak/>
        <w:t xml:space="preserve">Ding, H., Zhang, P., Lu, T., Gu, H. and Gu, N., 2017. Credit scoring using ensemble classification based on variable weighting clustering. In: </w:t>
      </w:r>
      <w:r>
        <w:rPr>
          <w:i/>
          <w:iCs/>
        </w:rPr>
        <w:t>2017 IEEE 21st International Conference on Computer Supported Cooperative Work in Design (CSCWD)</w:t>
      </w:r>
      <w:r>
        <w:t xml:space="preserve">. pp.509–514. </w:t>
      </w:r>
      <w:hyperlink r:id="rId16" w:history="1">
        <w:r>
          <w:rPr>
            <w:rStyle w:val="Hyperlink"/>
          </w:rPr>
          <w:t>https://doi.org/10.1109/CSCWD.2017.8066746</w:t>
        </w:r>
      </w:hyperlink>
      <w:r>
        <w:t>.</w:t>
      </w:r>
    </w:p>
    <w:p w14:paraId="4C0B5172" w14:textId="77777777" w:rsidR="003F1460" w:rsidRDefault="003F1460" w:rsidP="003F1460">
      <w:r>
        <w:t xml:space="preserve">Fernandez, F. and </w:t>
      </w:r>
      <w:proofErr w:type="spellStart"/>
      <w:r>
        <w:t>Isasi</w:t>
      </w:r>
      <w:proofErr w:type="spellEnd"/>
      <w:r>
        <w:t xml:space="preserve">, P., 2008. Local Feature Weighting in Nearest Prototype Classification. </w:t>
      </w:r>
      <w:r>
        <w:rPr>
          <w:i/>
          <w:iCs/>
        </w:rPr>
        <w:t>IEEE Transactions on Neural Networks</w:t>
      </w:r>
      <w:r>
        <w:t xml:space="preserve">, 19(1), pp.40–53. </w:t>
      </w:r>
      <w:hyperlink r:id="rId17" w:history="1">
        <w:r>
          <w:rPr>
            <w:rStyle w:val="Hyperlink"/>
          </w:rPr>
          <w:t>https://doi.org/10.1109/TNN.2007.902955</w:t>
        </w:r>
      </w:hyperlink>
      <w:r>
        <w:t>.</w:t>
      </w:r>
    </w:p>
    <w:p w14:paraId="6940683D" w14:textId="77777777" w:rsidR="003F1460" w:rsidRDefault="003F1460" w:rsidP="003F1460">
      <w:r>
        <w:t xml:space="preserve">Froud, H., Benslimane, R., </w:t>
      </w:r>
      <w:proofErr w:type="spellStart"/>
      <w:r>
        <w:t>Lachkar</w:t>
      </w:r>
      <w:proofErr w:type="spellEnd"/>
      <w:r>
        <w:t xml:space="preserve">, A. and </w:t>
      </w:r>
      <w:proofErr w:type="spellStart"/>
      <w:r>
        <w:t>Ouatik</w:t>
      </w:r>
      <w:proofErr w:type="spellEnd"/>
      <w:r>
        <w:t xml:space="preserve">, S.A., 2010. Stemming and similarity measures for Arabic Documents Clustering. In: </w:t>
      </w:r>
      <w:r>
        <w:rPr>
          <w:i/>
          <w:iCs/>
        </w:rPr>
        <w:t>2010 5th International Symposium On I/V Communications and Mobile Network</w:t>
      </w:r>
      <w:r>
        <w:t xml:space="preserve">. pp.1–4. </w:t>
      </w:r>
      <w:hyperlink r:id="rId18" w:history="1">
        <w:r>
          <w:rPr>
            <w:rStyle w:val="Hyperlink"/>
          </w:rPr>
          <w:t>https://doi.org/10.1109/ISVC.2010.5656417</w:t>
        </w:r>
      </w:hyperlink>
      <w:r>
        <w:t>.</w:t>
      </w:r>
    </w:p>
    <w:p w14:paraId="66EBE697" w14:textId="77777777" w:rsidR="003F1460" w:rsidRDefault="003F1460" w:rsidP="003F1460">
      <w:proofErr w:type="spellStart"/>
      <w:r>
        <w:t>Galdino</w:t>
      </w:r>
      <w:proofErr w:type="spellEnd"/>
      <w:r>
        <w:t xml:space="preserve">, S. and Dias, J., 2021. Interval-valued Data Ward </w:t>
      </w:r>
      <w:proofErr w:type="gramStart"/>
      <w:r>
        <w:t>amp;#</w:t>
      </w:r>
      <w:proofErr w:type="gramEnd"/>
      <w:r>
        <w:t xml:space="preserve">x0027;s Hierarchical Agglomerative Clustering Method: Comparison of Three Representative Merge Points. In: </w:t>
      </w:r>
      <w:r>
        <w:rPr>
          <w:i/>
          <w:iCs/>
        </w:rPr>
        <w:t>2021 International Conference on Engineering and Emerging Technologies (ICEET)</w:t>
      </w:r>
      <w:r>
        <w:t xml:space="preserve">. pp.1–6. </w:t>
      </w:r>
      <w:hyperlink r:id="rId19" w:history="1">
        <w:r>
          <w:rPr>
            <w:rStyle w:val="Hyperlink"/>
          </w:rPr>
          <w:t>https://doi.org/10.1109/ICEET53442.2021.9659628</w:t>
        </w:r>
      </w:hyperlink>
      <w:r>
        <w:t>.</w:t>
      </w:r>
    </w:p>
    <w:p w14:paraId="02FA276B" w14:textId="77777777" w:rsidR="003F1460" w:rsidRDefault="003F1460" w:rsidP="003F1460">
      <w:proofErr w:type="spellStart"/>
      <w:r>
        <w:t>Grua</w:t>
      </w:r>
      <w:proofErr w:type="spellEnd"/>
      <w:r>
        <w:t xml:space="preserve">, E.M. and </w:t>
      </w:r>
      <w:proofErr w:type="spellStart"/>
      <w:r>
        <w:t>Hoogendoorn</w:t>
      </w:r>
      <w:proofErr w:type="spellEnd"/>
      <w:r>
        <w:t xml:space="preserve">, M., 2018. Exploring Clustering Techniques for Effective Reinforcement Learning based Personalization for Health and Wellbeing. In: </w:t>
      </w:r>
      <w:r>
        <w:rPr>
          <w:i/>
          <w:iCs/>
        </w:rPr>
        <w:t>2018 IEEE Symposium Series on Computational Intelligence (SSCI)</w:t>
      </w:r>
      <w:r>
        <w:t xml:space="preserve">. pp.813–820. </w:t>
      </w:r>
      <w:hyperlink r:id="rId20" w:history="1">
        <w:r>
          <w:rPr>
            <w:rStyle w:val="Hyperlink"/>
          </w:rPr>
          <w:t>https://doi.org/10.1109/SSCI.2018.8628621</w:t>
        </w:r>
      </w:hyperlink>
      <w:r>
        <w:t>.</w:t>
      </w:r>
    </w:p>
    <w:p w14:paraId="51C6F150" w14:textId="77777777" w:rsidR="003F1460" w:rsidRDefault="003F1460" w:rsidP="003F1460">
      <w:r>
        <w:t xml:space="preserve">Han, S., Zhao, Y. and Tao, W., 2012. A study of regional distributions and dissimilarity measures for multi-scale nonlinear structure tensor in texture segmentation. In: </w:t>
      </w:r>
      <w:r>
        <w:rPr>
          <w:i/>
          <w:iCs/>
        </w:rPr>
        <w:t>2012 IEEE International Conference on Industrial Engineering and Engineering Management</w:t>
      </w:r>
      <w:r>
        <w:t xml:space="preserve">. pp.1180–1184. </w:t>
      </w:r>
      <w:hyperlink r:id="rId21" w:history="1">
        <w:r>
          <w:rPr>
            <w:rStyle w:val="Hyperlink"/>
          </w:rPr>
          <w:t>https://doi.org/10.1109/IEEM.2012.6837929</w:t>
        </w:r>
      </w:hyperlink>
      <w:r>
        <w:t>.</w:t>
      </w:r>
    </w:p>
    <w:p w14:paraId="582461CE" w14:textId="77777777" w:rsidR="003F1460" w:rsidRDefault="003F1460" w:rsidP="003F1460">
      <w:r>
        <w:t xml:space="preserve">Imtiaz, T., Rifat, S. and Fattah, S.A., 2019. Automated Brain Tumor Segmentation from MRI Data Based on Local Region Analysis. In: </w:t>
      </w:r>
      <w:r>
        <w:rPr>
          <w:i/>
          <w:iCs/>
        </w:rPr>
        <w:t>2019 IEEE International Conference on Biomedical Engineering, Computer and Information Technology for Health (BECITHCON)</w:t>
      </w:r>
      <w:r>
        <w:t xml:space="preserve">. pp.107–110. </w:t>
      </w:r>
      <w:hyperlink r:id="rId22" w:history="1">
        <w:r>
          <w:rPr>
            <w:rStyle w:val="Hyperlink"/>
          </w:rPr>
          <w:t>https://doi.org/10.1109/BECITHCON48839.2019.9063199</w:t>
        </w:r>
      </w:hyperlink>
      <w:r>
        <w:t>.</w:t>
      </w:r>
    </w:p>
    <w:p w14:paraId="06C90138" w14:textId="77777777" w:rsidR="003F1460" w:rsidRDefault="003F1460" w:rsidP="003F1460">
      <w:r>
        <w:t xml:space="preserve">Ismail, Z.H., Chun, A.K.K. and </w:t>
      </w:r>
      <w:proofErr w:type="spellStart"/>
      <w:r>
        <w:t>Shapiai</w:t>
      </w:r>
      <w:proofErr w:type="spellEnd"/>
      <w:r>
        <w:t xml:space="preserve"> Razak, M.I., 2019. Efficient Herd – Outlier Detection in Livestock Monitoring System Based on Density – Based Spatial Clustering. </w:t>
      </w:r>
      <w:r>
        <w:rPr>
          <w:i/>
          <w:iCs/>
        </w:rPr>
        <w:t>IEEE Access</w:t>
      </w:r>
      <w:r>
        <w:t xml:space="preserve">, 7, pp.175062–175070. </w:t>
      </w:r>
      <w:hyperlink r:id="rId23" w:history="1">
        <w:r>
          <w:rPr>
            <w:rStyle w:val="Hyperlink"/>
          </w:rPr>
          <w:t>https://doi.org/10.1109/ACCESS.2019.2952912</w:t>
        </w:r>
      </w:hyperlink>
      <w:r>
        <w:t>.</w:t>
      </w:r>
    </w:p>
    <w:p w14:paraId="68406B9A" w14:textId="77777777" w:rsidR="003F1460" w:rsidRDefault="003F1460" w:rsidP="003F1460">
      <w:proofErr w:type="spellStart"/>
      <w:r>
        <w:t>Ittoo</w:t>
      </w:r>
      <w:proofErr w:type="spellEnd"/>
      <w:r>
        <w:t xml:space="preserve">, A. and </w:t>
      </w:r>
      <w:proofErr w:type="spellStart"/>
      <w:r>
        <w:t>Maruster</w:t>
      </w:r>
      <w:proofErr w:type="spellEnd"/>
      <w:r>
        <w:t xml:space="preserve">, L., 2009. Ensemble Similarity Measures for Clustering Terms. In: </w:t>
      </w:r>
      <w:r>
        <w:rPr>
          <w:i/>
          <w:iCs/>
        </w:rPr>
        <w:t>2009 WRI World Congress on Computer Science and Information Engineering</w:t>
      </w:r>
      <w:r>
        <w:t xml:space="preserve">. pp.315–319. </w:t>
      </w:r>
      <w:hyperlink r:id="rId24" w:history="1">
        <w:r>
          <w:rPr>
            <w:rStyle w:val="Hyperlink"/>
          </w:rPr>
          <w:t>https://doi.org/10.1109/CSIE.2009.764</w:t>
        </w:r>
      </w:hyperlink>
      <w:r>
        <w:t>.</w:t>
      </w:r>
    </w:p>
    <w:p w14:paraId="0A6CDDDF" w14:textId="77777777" w:rsidR="003F1460" w:rsidRDefault="003F1460" w:rsidP="003F1460">
      <w:r>
        <w:t>Jian, H., Xiao-</w:t>
      </w:r>
      <w:proofErr w:type="spellStart"/>
      <w:r>
        <w:t>pei</w:t>
      </w:r>
      <w:proofErr w:type="spellEnd"/>
      <w:r>
        <w:t xml:space="preserve">, L. and Qian, Z., 2016. Complex scene text binarization based on graph cut. In: </w:t>
      </w:r>
      <w:r>
        <w:rPr>
          <w:i/>
          <w:iCs/>
        </w:rPr>
        <w:t xml:space="preserve">2016 IEEE Information Technology, Networking, Electronic and </w:t>
      </w:r>
      <w:r>
        <w:rPr>
          <w:i/>
          <w:iCs/>
        </w:rPr>
        <w:lastRenderedPageBreak/>
        <w:t>Automation Control Conference</w:t>
      </w:r>
      <w:r>
        <w:t xml:space="preserve">. pp.691–695. </w:t>
      </w:r>
      <w:hyperlink r:id="rId25" w:history="1">
        <w:r>
          <w:rPr>
            <w:rStyle w:val="Hyperlink"/>
          </w:rPr>
          <w:t>https://doi.org/10.1109/ITNEC.2016.7560449</w:t>
        </w:r>
      </w:hyperlink>
      <w:r>
        <w:t>.</w:t>
      </w:r>
    </w:p>
    <w:p w14:paraId="0D886F35" w14:textId="77777777" w:rsidR="003F1460" w:rsidRDefault="003F1460" w:rsidP="003F1460">
      <w:r>
        <w:t xml:space="preserve">Jiang, Q., Liu, Y., Sun, S. and Tan, D., 2021. Marine Targets Spatiotemporal Trajectory Similarity Measurement Method Based on Multidimensional Features. In: </w:t>
      </w:r>
      <w:r>
        <w:rPr>
          <w:i/>
          <w:iCs/>
        </w:rPr>
        <w:t>2021 IEEE International Conference on Unmanned Systems (ICUS)</w:t>
      </w:r>
      <w:r>
        <w:t xml:space="preserve">. pp.852–857. </w:t>
      </w:r>
      <w:hyperlink r:id="rId26" w:history="1">
        <w:r>
          <w:rPr>
            <w:rStyle w:val="Hyperlink"/>
          </w:rPr>
          <w:t>https://doi.org/10.1109/ICUS52573.2021.9641245</w:t>
        </w:r>
      </w:hyperlink>
      <w:r>
        <w:t>.</w:t>
      </w:r>
    </w:p>
    <w:p w14:paraId="461F0AC3" w14:textId="77777777" w:rsidR="003F1460" w:rsidRDefault="003F1460" w:rsidP="003F1460">
      <w:proofErr w:type="spellStart"/>
      <w:r>
        <w:t>Kalpakis</w:t>
      </w:r>
      <w:proofErr w:type="spellEnd"/>
      <w:r>
        <w:t xml:space="preserve">, K., </w:t>
      </w:r>
      <w:proofErr w:type="spellStart"/>
      <w:r>
        <w:t>Gada</w:t>
      </w:r>
      <w:proofErr w:type="spellEnd"/>
      <w:r>
        <w:t xml:space="preserve">, D. and </w:t>
      </w:r>
      <w:proofErr w:type="spellStart"/>
      <w:r>
        <w:t>Puttagunta</w:t>
      </w:r>
      <w:proofErr w:type="spellEnd"/>
      <w:r>
        <w:t xml:space="preserve">, V., 2001. Distance measures for effective clustering of ARIMA time-series. In: </w:t>
      </w:r>
      <w:r>
        <w:rPr>
          <w:i/>
          <w:iCs/>
        </w:rPr>
        <w:t>Proceedings 2001 IEEE International Conference on Data Mining</w:t>
      </w:r>
      <w:r>
        <w:t xml:space="preserve">. pp.273–280. </w:t>
      </w:r>
      <w:hyperlink r:id="rId27" w:history="1">
        <w:r>
          <w:rPr>
            <w:rStyle w:val="Hyperlink"/>
          </w:rPr>
          <w:t>https://doi.org/10.1109/ICDM.2001.989529</w:t>
        </w:r>
      </w:hyperlink>
      <w:r>
        <w:t>.</w:t>
      </w:r>
    </w:p>
    <w:p w14:paraId="2FECB1C2" w14:textId="77777777" w:rsidR="003F1460" w:rsidRDefault="003F1460" w:rsidP="003F1460">
      <w:r>
        <w:t xml:space="preserve">Kavitha, K.R., Sandeep, S. and Praveen, P.R., 2016. Improved spectral clustering using PCA based similarity measure on different Laplacian graphs. In: </w:t>
      </w:r>
      <w:r>
        <w:rPr>
          <w:i/>
          <w:iCs/>
        </w:rPr>
        <w:t>2016 IEEE International Conference on Computational Intelligence and Computing Research (ICCIC)</w:t>
      </w:r>
      <w:r>
        <w:t xml:space="preserve">. pp.1–6. </w:t>
      </w:r>
      <w:hyperlink r:id="rId28" w:history="1">
        <w:r>
          <w:rPr>
            <w:rStyle w:val="Hyperlink"/>
          </w:rPr>
          <w:t>https://doi.org/10.1109/ICCIC.2016.7919534</w:t>
        </w:r>
      </w:hyperlink>
      <w:r>
        <w:t>.</w:t>
      </w:r>
    </w:p>
    <w:p w14:paraId="266C2DEE" w14:textId="77777777" w:rsidR="003F1460" w:rsidRDefault="003F1460" w:rsidP="003F1460">
      <w:proofErr w:type="spellStart"/>
      <w:r>
        <w:t>Kostadinova</w:t>
      </w:r>
      <w:proofErr w:type="spellEnd"/>
      <w:r>
        <w:t xml:space="preserve">, E., </w:t>
      </w:r>
      <w:proofErr w:type="spellStart"/>
      <w:r>
        <w:t>Boeva</w:t>
      </w:r>
      <w:proofErr w:type="spellEnd"/>
      <w:r>
        <w:t xml:space="preserve">, V., </w:t>
      </w:r>
      <w:proofErr w:type="spellStart"/>
      <w:r>
        <w:t>Boneva</w:t>
      </w:r>
      <w:proofErr w:type="spellEnd"/>
      <w:r>
        <w:t xml:space="preserve">, L. and </w:t>
      </w:r>
      <w:proofErr w:type="spellStart"/>
      <w:r>
        <w:t>Tsiporkova</w:t>
      </w:r>
      <w:proofErr w:type="spellEnd"/>
      <w:r>
        <w:t xml:space="preserve">, E., 2012. An Integrative DTW-based imputation method for gene expression time series data. In: </w:t>
      </w:r>
      <w:r>
        <w:rPr>
          <w:i/>
          <w:iCs/>
        </w:rPr>
        <w:t>2012 6th IEEE International Conference Intelligent Systems</w:t>
      </w:r>
      <w:r>
        <w:t xml:space="preserve">. pp.258–263. </w:t>
      </w:r>
      <w:hyperlink r:id="rId29" w:history="1">
        <w:r>
          <w:rPr>
            <w:rStyle w:val="Hyperlink"/>
          </w:rPr>
          <w:t>https://doi.org/10.1109/IS.2012.6335145</w:t>
        </w:r>
      </w:hyperlink>
      <w:r>
        <w:t>.</w:t>
      </w:r>
    </w:p>
    <w:p w14:paraId="1F2ABDC2" w14:textId="77777777" w:rsidR="003F1460" w:rsidRDefault="003F1460" w:rsidP="003F1460">
      <w:r>
        <w:t xml:space="preserve">Lazar, A., </w:t>
      </w:r>
      <w:proofErr w:type="spellStart"/>
      <w:r>
        <w:t>Jin</w:t>
      </w:r>
      <w:proofErr w:type="spellEnd"/>
      <w:r>
        <w:t xml:space="preserve">, L., Spurlock, C.A., Wu, K. and Sim, A., 2017. Data quality challenges with missing values and mixed types in joint sequence analysis. In: </w:t>
      </w:r>
      <w:r>
        <w:rPr>
          <w:i/>
          <w:iCs/>
        </w:rPr>
        <w:t>2017 IEEE International Conference on Big Data (Big Data)</w:t>
      </w:r>
      <w:r>
        <w:t xml:space="preserve">. pp.2620–2627. </w:t>
      </w:r>
      <w:hyperlink r:id="rId30" w:history="1">
        <w:r>
          <w:rPr>
            <w:rStyle w:val="Hyperlink"/>
          </w:rPr>
          <w:t>https://doi.org/10.1109/BigData.2017.8258222</w:t>
        </w:r>
      </w:hyperlink>
      <w:r>
        <w:t>.</w:t>
      </w:r>
    </w:p>
    <w:p w14:paraId="45BE7B17" w14:textId="77777777" w:rsidR="003F1460" w:rsidRDefault="003F1460" w:rsidP="003F1460">
      <w:r>
        <w:t xml:space="preserve">Le, Q.-H. and Le, T.-X., 2021. Exploring Set-Inspired Similarity Measures for Collaborative Filtering Recommendation. In: </w:t>
      </w:r>
      <w:r>
        <w:rPr>
          <w:i/>
          <w:iCs/>
        </w:rPr>
        <w:t>2021 13th International Conference on Knowledge and Systems Engineering (KSE)</w:t>
      </w:r>
      <w:r>
        <w:t xml:space="preserve">. pp.1–6. </w:t>
      </w:r>
      <w:hyperlink r:id="rId31" w:history="1">
        <w:r>
          <w:rPr>
            <w:rStyle w:val="Hyperlink"/>
          </w:rPr>
          <w:t>https://doi.org/10.1109/KSE53942.2021.9648825</w:t>
        </w:r>
      </w:hyperlink>
      <w:r>
        <w:t>.</w:t>
      </w:r>
    </w:p>
    <w:p w14:paraId="3785035D" w14:textId="77777777" w:rsidR="003F1460" w:rsidRDefault="003F1460" w:rsidP="003F1460">
      <w:r>
        <w:t xml:space="preserve">Min, L., Song, Z., Yang, X. and Zhang, J., 2014. A variable scale approach for neighbor search in point cloud data. In: </w:t>
      </w:r>
      <w:r>
        <w:rPr>
          <w:i/>
          <w:iCs/>
        </w:rPr>
        <w:t xml:space="preserve">2014 International Conference on </w:t>
      </w:r>
      <w:proofErr w:type="spellStart"/>
      <w:r>
        <w:rPr>
          <w:i/>
          <w:iCs/>
        </w:rPr>
        <w:t>Multisensor</w:t>
      </w:r>
      <w:proofErr w:type="spellEnd"/>
      <w:r>
        <w:rPr>
          <w:i/>
          <w:iCs/>
        </w:rPr>
        <w:t xml:space="preserve"> Fusion and Information Integration for Intelligent Systems (MFI)</w:t>
      </w:r>
      <w:r>
        <w:t xml:space="preserve">. pp.1–6. </w:t>
      </w:r>
      <w:hyperlink r:id="rId32" w:history="1">
        <w:r>
          <w:rPr>
            <w:rStyle w:val="Hyperlink"/>
          </w:rPr>
          <w:t>https://doi.org/10.1109/MFI.2014.6997742</w:t>
        </w:r>
      </w:hyperlink>
      <w:r>
        <w:t>.</w:t>
      </w:r>
    </w:p>
    <w:p w14:paraId="04DED0BE" w14:textId="77777777" w:rsidR="003F1460" w:rsidRDefault="003F1460" w:rsidP="003F1460">
      <w:proofErr w:type="spellStart"/>
      <w:r>
        <w:t>Nadana</w:t>
      </w:r>
      <w:proofErr w:type="spellEnd"/>
      <w:r>
        <w:t xml:space="preserve">, R.T. and Shriram, R., 2012. Metrics for information retrieval: A case study. In: </w:t>
      </w:r>
      <w:r>
        <w:rPr>
          <w:i/>
          <w:iCs/>
        </w:rPr>
        <w:t>International Conference on Software Engineering and Mobile Application Modelling and Development (ICSEMA 2012)</w:t>
      </w:r>
      <w:r>
        <w:t xml:space="preserve">. pp.1–5. </w:t>
      </w:r>
      <w:hyperlink r:id="rId33" w:history="1">
        <w:r>
          <w:rPr>
            <w:rStyle w:val="Hyperlink"/>
          </w:rPr>
          <w:t>https://doi.org/10.1049/ic.2012.0146</w:t>
        </w:r>
      </w:hyperlink>
      <w:r>
        <w:t>.</w:t>
      </w:r>
    </w:p>
    <w:p w14:paraId="72FAC736" w14:textId="77777777" w:rsidR="003F1460" w:rsidRDefault="003F1460" w:rsidP="003F1460">
      <w:r>
        <w:t xml:space="preserve">Nizam, T. and Hassan, S.I., 2020. Exemplifying the Effects of Distance Metrics on Clustering Techniques: F-measure, Accuracy and Efficiency. In: </w:t>
      </w:r>
      <w:r>
        <w:rPr>
          <w:i/>
          <w:iCs/>
        </w:rPr>
        <w:t>2020 7th International Conference on Computing for Sustainable Global Development (</w:t>
      </w:r>
      <w:proofErr w:type="spellStart"/>
      <w:r>
        <w:rPr>
          <w:i/>
          <w:iCs/>
        </w:rPr>
        <w:t>INDIACom</w:t>
      </w:r>
      <w:proofErr w:type="spellEnd"/>
      <w:r>
        <w:rPr>
          <w:i/>
          <w:iCs/>
        </w:rPr>
        <w:t>)</w:t>
      </w:r>
      <w:r>
        <w:t xml:space="preserve">. pp.39–44. </w:t>
      </w:r>
      <w:hyperlink r:id="rId34" w:history="1">
        <w:r>
          <w:rPr>
            <w:rStyle w:val="Hyperlink"/>
          </w:rPr>
          <w:t>https://doi.org/10.23919/INDIACom49435.2020.9083687</w:t>
        </w:r>
      </w:hyperlink>
      <w:r>
        <w:t>.</w:t>
      </w:r>
    </w:p>
    <w:p w14:paraId="19B959AE" w14:textId="77777777" w:rsidR="003F1460" w:rsidRDefault="003F1460" w:rsidP="003F1460">
      <w:proofErr w:type="spellStart"/>
      <w:r>
        <w:lastRenderedPageBreak/>
        <w:t>Ohmaid</w:t>
      </w:r>
      <w:proofErr w:type="spellEnd"/>
      <w:r>
        <w:t xml:space="preserve">, H., </w:t>
      </w:r>
      <w:proofErr w:type="spellStart"/>
      <w:r>
        <w:t>Timouyas</w:t>
      </w:r>
      <w:proofErr w:type="spellEnd"/>
      <w:r>
        <w:t xml:space="preserve">, M. and </w:t>
      </w:r>
      <w:proofErr w:type="spellStart"/>
      <w:r>
        <w:t>Eddarouich</w:t>
      </w:r>
      <w:proofErr w:type="spellEnd"/>
      <w:r>
        <w:t xml:space="preserve">, S., 2019. A comparative study of similarity measurement in a new neural model of Unsupervised clustering. In: </w:t>
      </w:r>
      <w:r>
        <w:rPr>
          <w:i/>
          <w:iCs/>
        </w:rPr>
        <w:t>2019 Third International Conference on Intelligent Computing in Data Sciences (ICDS)</w:t>
      </w:r>
      <w:r>
        <w:t xml:space="preserve">. pp.1–8. </w:t>
      </w:r>
      <w:hyperlink r:id="rId35" w:history="1">
        <w:r>
          <w:rPr>
            <w:rStyle w:val="Hyperlink"/>
          </w:rPr>
          <w:t>https://doi.org/10.1109/ICDS47004.2019.8942242</w:t>
        </w:r>
      </w:hyperlink>
      <w:r>
        <w:t>.</w:t>
      </w:r>
    </w:p>
    <w:p w14:paraId="76B233D0" w14:textId="77777777" w:rsidR="003F1460" w:rsidRDefault="003F1460" w:rsidP="003F1460">
      <w:r>
        <w:t xml:space="preserve">Pan, L., Jing, Z. and Ping, W.J., 2017. </w:t>
      </w:r>
      <w:proofErr w:type="spellStart"/>
      <w:r>
        <w:t>Kullback-Leibler</w:t>
      </w:r>
      <w:proofErr w:type="spellEnd"/>
      <w:r>
        <w:t xml:space="preserve"> threshold computing method based on clustering motion patterns. In: </w:t>
      </w:r>
      <w:r>
        <w:rPr>
          <w:i/>
          <w:iCs/>
        </w:rPr>
        <w:t>4th International Conference on Smart and Sustainable City (ICSSC 2017)</w:t>
      </w:r>
      <w:r>
        <w:t xml:space="preserve">. pp.1–4. </w:t>
      </w:r>
      <w:hyperlink r:id="rId36" w:history="1">
        <w:r>
          <w:rPr>
            <w:rStyle w:val="Hyperlink"/>
          </w:rPr>
          <w:t>https://doi.org/10.1049/cp.2017.0108</w:t>
        </w:r>
      </w:hyperlink>
      <w:r>
        <w:t>.</w:t>
      </w:r>
    </w:p>
    <w:p w14:paraId="2D7A96F8" w14:textId="77777777" w:rsidR="003F1460" w:rsidRDefault="003F1460" w:rsidP="003F1460">
      <w:proofErr w:type="spellStart"/>
      <w:r>
        <w:t>Sammouda</w:t>
      </w:r>
      <w:proofErr w:type="spellEnd"/>
      <w:r>
        <w:t xml:space="preserve">, R. and Youssef, B.B., 2014. A comparison of cluster distance metrics for the segmentation of sputum color image using unsupervised </w:t>
      </w:r>
      <w:proofErr w:type="spellStart"/>
      <w:r>
        <w:t>hopfield</w:t>
      </w:r>
      <w:proofErr w:type="spellEnd"/>
      <w:r>
        <w:t xml:space="preserve"> neural network classifier. In: </w:t>
      </w:r>
      <w:r>
        <w:rPr>
          <w:i/>
          <w:iCs/>
        </w:rPr>
        <w:t>2014 Global Summit on Computer Information Technology (GSCIT)</w:t>
      </w:r>
      <w:r>
        <w:t xml:space="preserve">. pp.1–6. </w:t>
      </w:r>
      <w:hyperlink r:id="rId37" w:history="1">
        <w:r>
          <w:rPr>
            <w:rStyle w:val="Hyperlink"/>
          </w:rPr>
          <w:t>https://doi.org/10.1109/GSCIT.2014.6970130</w:t>
        </w:r>
      </w:hyperlink>
      <w:r>
        <w:t>.</w:t>
      </w:r>
    </w:p>
    <w:p w14:paraId="52FE6ADB" w14:textId="77777777" w:rsidR="003F1460" w:rsidRDefault="003F1460" w:rsidP="003F1460">
      <w:proofErr w:type="spellStart"/>
      <w:r>
        <w:t>Sarma</w:t>
      </w:r>
      <w:proofErr w:type="spellEnd"/>
      <w:r>
        <w:t xml:space="preserve">, M.K. and Mahanta, A.K., 2019. Clustering of Web Documents with Structure of Webpages based on the HTML Document Object Model. In: </w:t>
      </w:r>
      <w:r>
        <w:rPr>
          <w:i/>
          <w:iCs/>
        </w:rPr>
        <w:t>2019 IEEE International Conference on Intelligent Techniques in Control, Optimization and Signal Processing (INCOS)</w:t>
      </w:r>
      <w:r>
        <w:t xml:space="preserve">. pp.1–6. </w:t>
      </w:r>
      <w:hyperlink r:id="rId38" w:history="1">
        <w:r>
          <w:rPr>
            <w:rStyle w:val="Hyperlink"/>
          </w:rPr>
          <w:t>https://doi.org/10.1109/INCOS45849.2019.8951405</w:t>
        </w:r>
      </w:hyperlink>
      <w:r>
        <w:t>.</w:t>
      </w:r>
    </w:p>
    <w:p w14:paraId="05562755" w14:textId="77777777" w:rsidR="003F1460" w:rsidRDefault="003F1460" w:rsidP="003F1460">
      <w:r>
        <w:t xml:space="preserve">Serra, A., Greco, D. and </w:t>
      </w:r>
      <w:proofErr w:type="spellStart"/>
      <w:r>
        <w:t>Tagliaferri</w:t>
      </w:r>
      <w:proofErr w:type="spellEnd"/>
      <w:r>
        <w:t xml:space="preserve">, R., 2015. Impact of different metrics on multi-view clustering. In: </w:t>
      </w:r>
      <w:r>
        <w:rPr>
          <w:i/>
          <w:iCs/>
        </w:rPr>
        <w:t>2015 International Joint Conference on Neural Networks (IJCNN)</w:t>
      </w:r>
      <w:r>
        <w:t xml:space="preserve">. pp.1–8. </w:t>
      </w:r>
      <w:hyperlink r:id="rId39" w:history="1">
        <w:r>
          <w:rPr>
            <w:rStyle w:val="Hyperlink"/>
          </w:rPr>
          <w:t>https://doi.org/10.1109/IJCNN.2015.7280445</w:t>
        </w:r>
      </w:hyperlink>
      <w:r>
        <w:t>.</w:t>
      </w:r>
    </w:p>
    <w:p w14:paraId="552F9E33" w14:textId="77777777" w:rsidR="003F1460" w:rsidRDefault="003F1460" w:rsidP="003F1460">
      <w:r>
        <w:t xml:space="preserve">Srinivasan, L. and Varma, V., 2014. Cost Based Approach to Block Placement for Distributed File Systems. In: </w:t>
      </w:r>
      <w:r>
        <w:rPr>
          <w:i/>
          <w:iCs/>
        </w:rPr>
        <w:t>2014 International Conference on Future Internet of Things and Cloud</w:t>
      </w:r>
      <w:r>
        <w:t xml:space="preserve">. pp.132–138. </w:t>
      </w:r>
      <w:hyperlink r:id="rId40" w:history="1">
        <w:r>
          <w:rPr>
            <w:rStyle w:val="Hyperlink"/>
          </w:rPr>
          <w:t>https://doi.org/10.1109/FiCloud.2014.30</w:t>
        </w:r>
      </w:hyperlink>
      <w:r>
        <w:t>.</w:t>
      </w:r>
    </w:p>
    <w:p w14:paraId="1ED4FED2" w14:textId="77777777" w:rsidR="003F1460" w:rsidRDefault="003F1460" w:rsidP="003F1460">
      <w:proofErr w:type="spellStart"/>
      <w:r>
        <w:t>Su</w:t>
      </w:r>
      <w:proofErr w:type="spellEnd"/>
      <w:r>
        <w:t xml:space="preserve">, P., Shang, C. and Shen, Q., 2013. OWA aggregation of fuzzy similarity relations for journal ranking. In: </w:t>
      </w:r>
      <w:r>
        <w:rPr>
          <w:i/>
          <w:iCs/>
        </w:rPr>
        <w:t>2013 IEEE International Conference on Fuzzy Systems (FUZZ-IEEE)</w:t>
      </w:r>
      <w:r>
        <w:t xml:space="preserve">. pp.1–7. </w:t>
      </w:r>
      <w:hyperlink r:id="rId41" w:history="1">
        <w:r>
          <w:rPr>
            <w:rStyle w:val="Hyperlink"/>
          </w:rPr>
          <w:t>https://doi.org/10.1109/FUZZ-IEEE.2013.6622376</w:t>
        </w:r>
      </w:hyperlink>
      <w:r>
        <w:t>.</w:t>
      </w:r>
    </w:p>
    <w:p w14:paraId="6C406E2A" w14:textId="77777777" w:rsidR="003F1460" w:rsidRDefault="003F1460" w:rsidP="003F1460">
      <w:proofErr w:type="spellStart"/>
      <w:r>
        <w:t>Taghva</w:t>
      </w:r>
      <w:proofErr w:type="spellEnd"/>
      <w:r>
        <w:t xml:space="preserve">, K. and </w:t>
      </w:r>
      <w:proofErr w:type="spellStart"/>
      <w:r>
        <w:t>Veni</w:t>
      </w:r>
      <w:proofErr w:type="spellEnd"/>
      <w:r>
        <w:t xml:space="preserve">, R., 2010. Effects of Similarity Metrics on Document Clustering. In: </w:t>
      </w:r>
      <w:r>
        <w:rPr>
          <w:i/>
          <w:iCs/>
        </w:rPr>
        <w:t>2010 Seventh International Conference on Information Technology: New Generations</w:t>
      </w:r>
      <w:r>
        <w:t xml:space="preserve">. pp.222–226. </w:t>
      </w:r>
      <w:hyperlink r:id="rId42" w:history="1">
        <w:r>
          <w:rPr>
            <w:rStyle w:val="Hyperlink"/>
          </w:rPr>
          <w:t>https://doi.org/10.1109/ITNG.2010.65</w:t>
        </w:r>
      </w:hyperlink>
      <w:r>
        <w:t>.</w:t>
      </w:r>
    </w:p>
    <w:p w14:paraId="7ECF4414" w14:textId="77777777" w:rsidR="003F1460" w:rsidRDefault="003F1460" w:rsidP="003F1460">
      <w:r>
        <w:t xml:space="preserve">Takumi, S. and Miyamoto, S., 2012. Comparing different methods of agglomerative hierarchical clustering with pairwise constraints. In: </w:t>
      </w:r>
      <w:r>
        <w:rPr>
          <w:i/>
          <w:iCs/>
        </w:rPr>
        <w:t xml:space="preserve">The 6th International Conference on Soft Computing and Intelligent Systems, and </w:t>
      </w:r>
      <w:proofErr w:type="gramStart"/>
      <w:r>
        <w:rPr>
          <w:i/>
          <w:iCs/>
        </w:rPr>
        <w:t>The</w:t>
      </w:r>
      <w:proofErr w:type="gramEnd"/>
      <w:r>
        <w:rPr>
          <w:i/>
          <w:iCs/>
        </w:rPr>
        <w:t xml:space="preserve"> 13th International Symposium on Advanced Intelligence Systems</w:t>
      </w:r>
      <w:r>
        <w:t xml:space="preserve">. pp.1545–1550. </w:t>
      </w:r>
      <w:hyperlink r:id="rId43" w:history="1">
        <w:r>
          <w:rPr>
            <w:rStyle w:val="Hyperlink"/>
          </w:rPr>
          <w:t>https://doi.org/10.1109/SCIS-ISIS.2012.6505021</w:t>
        </w:r>
      </w:hyperlink>
      <w:r>
        <w:t>.</w:t>
      </w:r>
    </w:p>
    <w:p w14:paraId="7073B929" w14:textId="77777777" w:rsidR="003F1460" w:rsidRDefault="003F1460" w:rsidP="003F1460">
      <w:r>
        <w:t xml:space="preserve">Tang, X., Gu, J., Shen, Z. and Chen, P., 2015. A flight profile clustering method combining </w:t>
      </w:r>
      <w:proofErr w:type="spellStart"/>
      <w:r>
        <w:t>twed</w:t>
      </w:r>
      <w:proofErr w:type="spellEnd"/>
      <w:r>
        <w:t xml:space="preserve"> with K-means algorithm for 4D trajectory prediction. In: </w:t>
      </w:r>
      <w:r>
        <w:rPr>
          <w:i/>
          <w:iCs/>
        </w:rPr>
        <w:t>2015 Integrated Communication, Navigation and Surveillance Conference (ICNS)</w:t>
      </w:r>
      <w:r>
        <w:t xml:space="preserve">. </w:t>
      </w:r>
      <w:proofErr w:type="gramStart"/>
      <w:r>
        <w:t>pp.S</w:t>
      </w:r>
      <w:proofErr w:type="gramEnd"/>
      <w:r>
        <w:t xml:space="preserve">3-1-S3-9. </w:t>
      </w:r>
      <w:hyperlink r:id="rId44" w:history="1">
        <w:r>
          <w:rPr>
            <w:rStyle w:val="Hyperlink"/>
          </w:rPr>
          <w:t>https://doi.org/10.1109/ICNSURV.2015.7121260</w:t>
        </w:r>
      </w:hyperlink>
      <w:r>
        <w:t>.</w:t>
      </w:r>
    </w:p>
    <w:p w14:paraId="22934A84" w14:textId="77777777" w:rsidR="003F1460" w:rsidRDefault="003F1460" w:rsidP="003F1460">
      <w:r>
        <w:lastRenderedPageBreak/>
        <w:t xml:space="preserve">Tsang, H.H. and Wiese, K.C., 2009. SARNA-ensemble-predict: The effect of different dissimilarity metrics on a novel ensemble-based RNA secondary structure prediction algorithm. In: </w:t>
      </w:r>
      <w:r>
        <w:rPr>
          <w:i/>
          <w:iCs/>
        </w:rPr>
        <w:t>2009 IEEE Symposium on Computational Intelligence in Bioinformatics and Computational Biology</w:t>
      </w:r>
      <w:r>
        <w:t xml:space="preserve">. pp.8–15. </w:t>
      </w:r>
      <w:hyperlink r:id="rId45" w:history="1">
        <w:r>
          <w:rPr>
            <w:rStyle w:val="Hyperlink"/>
          </w:rPr>
          <w:t>https://doi.org/10.1109/CIBCB.2009.4925701</w:t>
        </w:r>
      </w:hyperlink>
      <w:r>
        <w:t>.</w:t>
      </w:r>
    </w:p>
    <w:p w14:paraId="079E5DBB" w14:textId="77777777" w:rsidR="003F1460" w:rsidRDefault="003F1460" w:rsidP="003F1460">
      <w:proofErr w:type="spellStart"/>
      <w:r>
        <w:t>Ulutagay</w:t>
      </w:r>
      <w:proofErr w:type="spellEnd"/>
      <w:r>
        <w:t xml:space="preserve">, G. and </w:t>
      </w:r>
      <w:proofErr w:type="spellStart"/>
      <w:r>
        <w:t>Kantarci</w:t>
      </w:r>
      <w:proofErr w:type="spellEnd"/>
      <w:r>
        <w:t xml:space="preserve">, S., 2014. Classification with fuzzy OWA distance. In: </w:t>
      </w:r>
      <w:r>
        <w:rPr>
          <w:i/>
          <w:iCs/>
        </w:rPr>
        <w:t>2014 International Conference on Fuzzy Theory and Its Applications (iFUZZY2014)</w:t>
      </w:r>
      <w:r>
        <w:t xml:space="preserve">. pp.195–198. </w:t>
      </w:r>
      <w:hyperlink r:id="rId46" w:history="1">
        <w:r>
          <w:rPr>
            <w:rStyle w:val="Hyperlink"/>
          </w:rPr>
          <w:t>https://doi.org/10.1109/iFUZZY.2014.7091258</w:t>
        </w:r>
      </w:hyperlink>
      <w:r>
        <w:t>.</w:t>
      </w:r>
    </w:p>
    <w:p w14:paraId="617E961D" w14:textId="77777777" w:rsidR="003F1460" w:rsidRDefault="003F1460" w:rsidP="003F1460">
      <w:proofErr w:type="spellStart"/>
      <w:r>
        <w:t>Vagni</w:t>
      </w:r>
      <w:proofErr w:type="spellEnd"/>
      <w:r>
        <w:t xml:space="preserve">, M., Giordano, N., Balestra, G. and Rosati, S., 2021. Comparison of different similarity measures in hierarchical clustering. In: </w:t>
      </w:r>
      <w:r>
        <w:rPr>
          <w:i/>
          <w:iCs/>
        </w:rPr>
        <w:t>2021 IEEE International Symposium on Medical Measurements and Applications (</w:t>
      </w:r>
      <w:proofErr w:type="spellStart"/>
      <w:r>
        <w:rPr>
          <w:i/>
          <w:iCs/>
        </w:rPr>
        <w:t>MeMeA</w:t>
      </w:r>
      <w:proofErr w:type="spellEnd"/>
      <w:r>
        <w:rPr>
          <w:i/>
          <w:iCs/>
        </w:rPr>
        <w:t>)</w:t>
      </w:r>
      <w:r>
        <w:t xml:space="preserve">. pp.1–6. </w:t>
      </w:r>
      <w:hyperlink r:id="rId47" w:history="1">
        <w:r>
          <w:rPr>
            <w:rStyle w:val="Hyperlink"/>
          </w:rPr>
          <w:t>https://doi.org/10.1109/MeMeA52024.2021.9478746</w:t>
        </w:r>
      </w:hyperlink>
      <w:r>
        <w:t>.</w:t>
      </w:r>
    </w:p>
    <w:p w14:paraId="5051C5CE" w14:textId="77777777" w:rsidR="003F1460" w:rsidRDefault="003F1460" w:rsidP="003F1460">
      <w:r>
        <w:t xml:space="preserve">Wang, H.-T., Mao, C.-H., Wei, T.-E. and Lee, H.-M., 2013. Clustering of Similar Malware Behavior via Structural Host-Sequence Comparison. In: </w:t>
      </w:r>
      <w:r>
        <w:rPr>
          <w:i/>
          <w:iCs/>
        </w:rPr>
        <w:t>2013 IEEE 37th Annual Computer Software and Applications Conference</w:t>
      </w:r>
      <w:r>
        <w:t xml:space="preserve">. pp.349–358. </w:t>
      </w:r>
      <w:hyperlink r:id="rId48" w:history="1">
        <w:r>
          <w:rPr>
            <w:rStyle w:val="Hyperlink"/>
          </w:rPr>
          <w:t>https://doi.org/10.1109/COMPSAC.2013.60</w:t>
        </w:r>
      </w:hyperlink>
      <w:r>
        <w:t>.</w:t>
      </w:r>
    </w:p>
    <w:p w14:paraId="6C1E3F8F" w14:textId="77777777" w:rsidR="003F1460" w:rsidRDefault="003F1460" w:rsidP="003F1460">
      <w:r>
        <w:t xml:space="preserve">Wang, S., Lo, D. and Jiang, L., 2012. Inferring semantically related software terms and their taxonomy by leveraging collaborative tagging. In: </w:t>
      </w:r>
      <w:r>
        <w:rPr>
          <w:i/>
          <w:iCs/>
        </w:rPr>
        <w:t>2012 28th IEEE International Conference on Software Maintenance (ICSM)</w:t>
      </w:r>
      <w:r>
        <w:t xml:space="preserve">. pp.604–607. </w:t>
      </w:r>
      <w:hyperlink r:id="rId49" w:history="1">
        <w:r>
          <w:rPr>
            <w:rStyle w:val="Hyperlink"/>
          </w:rPr>
          <w:t>https://doi.org/10.1109/ICSM.2012.6405332</w:t>
        </w:r>
      </w:hyperlink>
      <w:r>
        <w:t>.</w:t>
      </w:r>
    </w:p>
    <w:p w14:paraId="5F7934FA" w14:textId="77777777" w:rsidR="003F1460" w:rsidRDefault="003F1460" w:rsidP="003F1460">
      <w:proofErr w:type="spellStart"/>
      <w:r>
        <w:t>Wrzalik</w:t>
      </w:r>
      <w:proofErr w:type="spellEnd"/>
      <w:r>
        <w:t xml:space="preserve">, M. and </w:t>
      </w:r>
      <w:proofErr w:type="spellStart"/>
      <w:r>
        <w:t>Krechel</w:t>
      </w:r>
      <w:proofErr w:type="spellEnd"/>
      <w:r>
        <w:t xml:space="preserve">, D., 2019. Balanced Word Clusters for Interpretable Document Representation. In: </w:t>
      </w:r>
      <w:r>
        <w:rPr>
          <w:i/>
          <w:iCs/>
        </w:rPr>
        <w:t>2019 International Conference on Document Analysis and Recognition Workshops (ICDARW)</w:t>
      </w:r>
      <w:r>
        <w:t xml:space="preserve">. pp.103–109. </w:t>
      </w:r>
      <w:hyperlink r:id="rId50" w:history="1">
        <w:r>
          <w:rPr>
            <w:rStyle w:val="Hyperlink"/>
          </w:rPr>
          <w:t>https://doi.org/10.1109/ICDARW.2019.40089</w:t>
        </w:r>
      </w:hyperlink>
      <w:r>
        <w:t>.</w:t>
      </w:r>
    </w:p>
    <w:p w14:paraId="47F2478B" w14:textId="77777777" w:rsidR="003F1460" w:rsidRDefault="003F1460" w:rsidP="003F1460">
      <w:r>
        <w:t xml:space="preserve">Wu, X., Wu, Z., Jia, J., Meng, H., Cai, L. and Li, W., 2014. Automatic speech data clustering with human perception based weighted distance. In: </w:t>
      </w:r>
      <w:r>
        <w:rPr>
          <w:i/>
          <w:iCs/>
        </w:rPr>
        <w:t>The 9th International Symposium on Chinese Spoken Language Processing</w:t>
      </w:r>
      <w:r>
        <w:t xml:space="preserve">. pp.216–220. </w:t>
      </w:r>
      <w:hyperlink r:id="rId51" w:history="1">
        <w:r>
          <w:rPr>
            <w:rStyle w:val="Hyperlink"/>
          </w:rPr>
          <w:t>https://doi.org/10.1109/ISCSLP.2014.6936604</w:t>
        </w:r>
      </w:hyperlink>
      <w:r>
        <w:t>.</w:t>
      </w:r>
    </w:p>
    <w:p w14:paraId="34AF687A" w14:textId="77777777" w:rsidR="003F1460" w:rsidRDefault="003F1460" w:rsidP="003F1460">
      <w:r>
        <w:t xml:space="preserve">Wu, X.-M., Li, Z. and Chang, S.-F., 2015. New insights into Laplacian similarity search. In: </w:t>
      </w:r>
      <w:r>
        <w:rPr>
          <w:i/>
          <w:iCs/>
        </w:rPr>
        <w:t>2015 IEEE Conference on Computer Vision and Pattern Recognition (CVPR)</w:t>
      </w:r>
      <w:r>
        <w:t xml:space="preserve">. pp.1949–1957. </w:t>
      </w:r>
      <w:hyperlink r:id="rId52" w:history="1">
        <w:r>
          <w:rPr>
            <w:rStyle w:val="Hyperlink"/>
          </w:rPr>
          <w:t>https://doi.org/10.1109/CVPR.2015.7298805</w:t>
        </w:r>
      </w:hyperlink>
      <w:r>
        <w:t>.</w:t>
      </w:r>
    </w:p>
    <w:p w14:paraId="4847E703" w14:textId="77777777" w:rsidR="003F1460" w:rsidRDefault="003F1460" w:rsidP="003F1460">
      <w:r>
        <w:t xml:space="preserve">Xiang, K. and Chen, J., 2009. Fast screening algorithm for electrical alternans in ECG based on dynamical pattern recognition framework. In: </w:t>
      </w:r>
      <w:r>
        <w:rPr>
          <w:i/>
          <w:iCs/>
        </w:rPr>
        <w:t>2009 7th Asian Control Conference</w:t>
      </w:r>
      <w:r>
        <w:t>. pp.734–739.</w:t>
      </w:r>
    </w:p>
    <w:p w14:paraId="09763E00" w14:textId="77777777" w:rsidR="003F1460" w:rsidRDefault="003F1460" w:rsidP="003F1460">
      <w:r>
        <w:t xml:space="preserve">Xiang, M., Shi, W., Zhang, X., Luo, Z. and Yang, X., 2008. A New Clustering Algorithm Based on the Optimum One-Hop Distance in Wireless Sensor Networks. In: </w:t>
      </w:r>
      <w:r>
        <w:rPr>
          <w:i/>
          <w:iCs/>
        </w:rPr>
        <w:t>2008 International Conference on Embedded Software and Systems</w:t>
      </w:r>
      <w:r>
        <w:t xml:space="preserve">. pp.35–39. </w:t>
      </w:r>
      <w:hyperlink r:id="rId53" w:history="1">
        <w:r>
          <w:rPr>
            <w:rStyle w:val="Hyperlink"/>
          </w:rPr>
          <w:t>https://doi.org/10.1109/ICESS.2008.6</w:t>
        </w:r>
      </w:hyperlink>
      <w:r>
        <w:t>.</w:t>
      </w:r>
    </w:p>
    <w:p w14:paraId="18354CA9" w14:textId="77777777" w:rsidR="003F1460" w:rsidRDefault="003F1460" w:rsidP="003F1460">
      <w:r>
        <w:lastRenderedPageBreak/>
        <w:t xml:space="preserve">Yan, L., Zhu, R., Mo, N. and Liu, Y., 2019. Cross-Domain Distance Metric Learning Framework </w:t>
      </w:r>
      <w:proofErr w:type="gramStart"/>
      <w:r>
        <w:t>With</w:t>
      </w:r>
      <w:proofErr w:type="gramEnd"/>
      <w:r>
        <w:t xml:space="preserve"> Limited Target Samples for Scene Classification of Aerial Images. </w:t>
      </w:r>
      <w:r>
        <w:rPr>
          <w:i/>
          <w:iCs/>
        </w:rPr>
        <w:t>IEEE Transactions on Geoscience and Remote Sensing</w:t>
      </w:r>
      <w:r>
        <w:t xml:space="preserve">, 57(6), pp.3840–3857. </w:t>
      </w:r>
      <w:hyperlink r:id="rId54" w:history="1">
        <w:r>
          <w:rPr>
            <w:rStyle w:val="Hyperlink"/>
          </w:rPr>
          <w:t>https://doi.org/10.1109/TGRS.2018.2888618</w:t>
        </w:r>
      </w:hyperlink>
      <w:r>
        <w:t>.</w:t>
      </w:r>
    </w:p>
    <w:p w14:paraId="4FCAADE2" w14:textId="77777777" w:rsidR="003F1460" w:rsidRDefault="003F1460" w:rsidP="003F1460">
      <w:r>
        <w:t xml:space="preserve">Yang, Q., Yang, N., Browning, T.R., Jiang, B. and Yao, T., 2019. Clustering Product Development Project Organization </w:t>
      </w:r>
      <w:proofErr w:type="gramStart"/>
      <w:r>
        <w:t>From</w:t>
      </w:r>
      <w:proofErr w:type="gramEnd"/>
      <w:r>
        <w:t xml:space="preserve"> the Perspective of Social Network Analysis. </w:t>
      </w:r>
      <w:r>
        <w:rPr>
          <w:i/>
          <w:iCs/>
        </w:rPr>
        <w:t>IEEE Transactions on Engineering Management</w:t>
      </w:r>
      <w:r>
        <w:t xml:space="preserve">, pp.1–15. </w:t>
      </w:r>
      <w:hyperlink r:id="rId55" w:history="1">
        <w:r>
          <w:rPr>
            <w:rStyle w:val="Hyperlink"/>
          </w:rPr>
          <w:t>https://doi.org/10.1109/TEM.2019.2939398</w:t>
        </w:r>
      </w:hyperlink>
      <w:r>
        <w:t>.</w:t>
      </w:r>
    </w:p>
    <w:p w14:paraId="2D7DA3AD" w14:textId="77777777" w:rsidR="003F1460" w:rsidRDefault="003F1460" w:rsidP="003F1460">
      <w:r>
        <w:t xml:space="preserve">Zhang, H., Wang, Q., Shi, W. and Hao, M., 2017. A Novel Adaptive Fuzzy Local Information $C$ -Means Clustering Algorithm for Remotely Sensed Imagery Classification. </w:t>
      </w:r>
      <w:r>
        <w:rPr>
          <w:i/>
          <w:iCs/>
        </w:rPr>
        <w:t>IEEE Transactions on Geoscience and Remote Sensing</w:t>
      </w:r>
      <w:r>
        <w:t xml:space="preserve">, 55(9), pp.5057–5068. </w:t>
      </w:r>
      <w:hyperlink r:id="rId56" w:history="1">
        <w:r>
          <w:rPr>
            <w:rStyle w:val="Hyperlink"/>
          </w:rPr>
          <w:t>https://doi.org/10.1109/TGRS.2017.2702061</w:t>
        </w:r>
      </w:hyperlink>
      <w:r>
        <w:t>.</w:t>
      </w:r>
    </w:p>
    <w:p w14:paraId="47FCDEE4" w14:textId="77777777" w:rsidR="003F1460" w:rsidRDefault="003F1460" w:rsidP="003F1460">
      <w:r>
        <w:t xml:space="preserve">Zhao, K., Dai, Y., Jia, Z. and Ji, Y., 2021. General Fuzzy C-Means Clustering Strategy: Using Objective Function to Control Fuzziness of Clustering Results. </w:t>
      </w:r>
      <w:r>
        <w:rPr>
          <w:i/>
          <w:iCs/>
        </w:rPr>
        <w:t>IEEE Transactions on Fuzzy Systems</w:t>
      </w:r>
      <w:r>
        <w:t xml:space="preserve">, pp.1–1. </w:t>
      </w:r>
      <w:hyperlink r:id="rId57" w:history="1">
        <w:r>
          <w:rPr>
            <w:rStyle w:val="Hyperlink"/>
          </w:rPr>
          <w:t>https://doi.org/10.1109/TFUZZ.2021.3119240</w:t>
        </w:r>
      </w:hyperlink>
      <w:r>
        <w:t>.</w:t>
      </w:r>
    </w:p>
    <w:p w14:paraId="4AFFAFC3" w14:textId="77777777" w:rsidR="003F1460" w:rsidRDefault="003F1460" w:rsidP="003F1460"/>
    <w:p w14:paraId="1DEB1932" w14:textId="46E39F2D" w:rsidR="00C35AA8" w:rsidRDefault="00C35AA8" w:rsidP="003F1460">
      <w:pPr>
        <w:pStyle w:val="Bibliography"/>
      </w:pPr>
    </w:p>
    <w:sectPr w:rsidR="00C35AA8">
      <w:pgSz w:w="12240" w:h="15840"/>
      <w:pgMar w:top="1440" w:right="1800" w:bottom="1440" w:left="1800" w:header="0" w:footer="0" w:gutter="0"/>
      <w:cols w:space="720"/>
      <w:formProt w:val="0"/>
      <w:docGrid w:linePitch="240" w:charSpace="-6145"/>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62789E5" w14:textId="77777777" w:rsidR="00014128" w:rsidRDefault="00014128">
      <w:pPr>
        <w:spacing w:after="0"/>
      </w:pPr>
      <w:r>
        <w:separator/>
      </w:r>
    </w:p>
  </w:endnote>
  <w:endnote w:type="continuationSeparator" w:id="0">
    <w:p w14:paraId="2EB59250" w14:textId="77777777" w:rsidR="00014128" w:rsidRDefault="00014128">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Liberation Sans">
    <w:altName w:val="Arial"/>
    <w:charset w:val="01"/>
    <w:family w:val="roman"/>
    <w:pitch w:val="variable"/>
  </w:font>
  <w:font w:name="Noto Sans CJK SC Regular">
    <w:panose1 w:val="00000000000000000000"/>
    <w:charset w:val="00"/>
    <w:family w:val="roman"/>
    <w:notTrueType/>
    <w:pitch w:val="default"/>
  </w:font>
  <w:font w:name="FreeSans">
    <w:panose1 w:val="00000000000000000000"/>
    <w:charset w:val="00"/>
    <w:family w:val="roman"/>
    <w:notTrueType/>
    <w:pitch w:val="default"/>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A565C10" w14:textId="77777777" w:rsidR="00014128" w:rsidRDefault="00014128">
      <w:r>
        <w:separator/>
      </w:r>
    </w:p>
  </w:footnote>
  <w:footnote w:type="continuationSeparator" w:id="0">
    <w:p w14:paraId="1AF9E6D8" w14:textId="77777777" w:rsidR="00014128" w:rsidRDefault="0001412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A990"/>
    <w:multiLevelType w:val="multilevel"/>
    <w:tmpl w:val="9C3AC926"/>
    <w:lvl w:ilvl="0">
      <w:numFmt w:val="bullet"/>
      <w:lvlText w:val=" "/>
      <w:lvlJc w:val="left"/>
      <w:pPr>
        <w:ind w:left="720" w:hanging="480"/>
      </w:pPr>
    </w:lvl>
    <w:lvl w:ilvl="1">
      <w:numFmt w:val="bullet"/>
      <w:lvlText w:val=" "/>
      <w:lvlJc w:val="left"/>
      <w:pPr>
        <w:ind w:left="1440" w:hanging="480"/>
      </w:pPr>
    </w:lvl>
    <w:lvl w:ilvl="2">
      <w:numFmt w:val="bullet"/>
      <w:lvlText w:val=" "/>
      <w:lvlJc w:val="left"/>
      <w:pPr>
        <w:ind w:left="2160" w:hanging="480"/>
      </w:pPr>
    </w:lvl>
    <w:lvl w:ilvl="3">
      <w:numFmt w:val="bullet"/>
      <w:lvlText w:val=" "/>
      <w:lvlJc w:val="left"/>
      <w:pPr>
        <w:ind w:left="2880" w:hanging="480"/>
      </w:pPr>
    </w:lvl>
    <w:lvl w:ilvl="4">
      <w:numFmt w:val="bullet"/>
      <w:lvlText w:val=" "/>
      <w:lvlJc w:val="left"/>
      <w:pPr>
        <w:ind w:left="3600" w:hanging="480"/>
      </w:pPr>
    </w:lvl>
    <w:lvl w:ilvl="5">
      <w:numFmt w:val="bullet"/>
      <w:lvlText w:val=" "/>
      <w:lvlJc w:val="left"/>
      <w:pPr>
        <w:ind w:left="4320" w:hanging="480"/>
      </w:pPr>
    </w:lvl>
    <w:lvl w:ilvl="6">
      <w:numFmt w:val="bullet"/>
      <w:lvlText w:val=" "/>
      <w:lvlJc w:val="left"/>
      <w:pPr>
        <w:ind w:left="5040" w:hanging="480"/>
      </w:pPr>
    </w:lvl>
    <w:lvl w:ilvl="7">
      <w:numFmt w:val="bullet"/>
      <w:lvlText w:val=" "/>
      <w:lvlJc w:val="left"/>
      <w:pPr>
        <w:ind w:left="5760" w:hanging="480"/>
      </w:pPr>
    </w:lvl>
    <w:lvl w:ilvl="8">
      <w:numFmt w:val="bullet"/>
      <w:lvlText w:val=" "/>
      <w:lvlJc w:val="left"/>
      <w:pPr>
        <w:ind w:left="6480" w:hanging="480"/>
      </w:pPr>
    </w:lvl>
  </w:abstractNum>
  <w:abstractNum w:abstractNumId="1" w15:restartNumberingAfterBreak="0">
    <w:nsid w:val="00A99201"/>
    <w:multiLevelType w:val="multilevel"/>
    <w:tmpl w:val="2E0E4F32"/>
    <w:lvl w:ilvl="0">
      <w:start w:val="1"/>
      <w:numFmt w:val="bullet"/>
      <w:lvlText w:val=""/>
      <w:lvlJc w:val="left"/>
      <w:pPr>
        <w:ind w:left="480" w:hanging="480"/>
      </w:pPr>
      <w:rPr>
        <w:rFonts w:ascii="Symbol" w:hAnsi="Symbol" w:hint="default"/>
      </w:rPr>
    </w:lvl>
    <w:lvl w:ilvl="1">
      <w:start w:val="1"/>
      <w:numFmt w:val="lowerLetter"/>
      <w:lvlText w:val="%2."/>
      <w:lvlJc w:val="left"/>
      <w:pPr>
        <w:ind w:left="1200" w:hanging="480"/>
      </w:pPr>
    </w:lvl>
    <w:lvl w:ilvl="2">
      <w:start w:val="1"/>
      <w:numFmt w:val="lowerRoman"/>
      <w:lvlText w:val="%3."/>
      <w:lvlJc w:val="left"/>
      <w:pPr>
        <w:ind w:left="1920" w:hanging="480"/>
      </w:pPr>
    </w:lvl>
    <w:lvl w:ilvl="3">
      <w:start w:val="1"/>
      <w:numFmt w:val="decimal"/>
      <w:lvlText w:val="%4."/>
      <w:lvlJc w:val="left"/>
      <w:pPr>
        <w:ind w:left="2640" w:hanging="480"/>
      </w:pPr>
    </w:lvl>
    <w:lvl w:ilvl="4">
      <w:start w:val="1"/>
      <w:numFmt w:val="lowerLetter"/>
      <w:lvlText w:val="%5."/>
      <w:lvlJc w:val="left"/>
      <w:pPr>
        <w:ind w:left="3360" w:hanging="480"/>
      </w:pPr>
    </w:lvl>
    <w:lvl w:ilvl="5">
      <w:start w:val="1"/>
      <w:numFmt w:val="lowerRoman"/>
      <w:lvlText w:val="%6."/>
      <w:lvlJc w:val="left"/>
      <w:pPr>
        <w:ind w:left="4080" w:hanging="480"/>
      </w:pPr>
    </w:lvl>
    <w:lvl w:ilvl="6">
      <w:start w:val="1"/>
      <w:numFmt w:val="decimal"/>
      <w:lvlText w:val="%7."/>
      <w:lvlJc w:val="left"/>
      <w:pPr>
        <w:ind w:left="4800" w:hanging="480"/>
      </w:pPr>
    </w:lvl>
    <w:lvl w:ilvl="7">
      <w:start w:val="1"/>
      <w:numFmt w:val="lowerLetter"/>
      <w:lvlText w:val="%8."/>
      <w:lvlJc w:val="left"/>
      <w:pPr>
        <w:ind w:left="5520" w:hanging="480"/>
      </w:pPr>
    </w:lvl>
    <w:lvl w:ilvl="8">
      <w:start w:val="1"/>
      <w:numFmt w:val="lowerRoman"/>
      <w:lvlText w:val="%9."/>
      <w:lvlJc w:val="left"/>
      <w:pPr>
        <w:ind w:left="6240" w:hanging="480"/>
      </w:pPr>
    </w:lvl>
  </w:abstractNum>
  <w:abstractNum w:abstractNumId="2" w15:restartNumberingAfterBreak="0">
    <w:nsid w:val="00A99411"/>
    <w:multiLevelType w:val="multilevel"/>
    <w:tmpl w:val="1A022BA2"/>
    <w:lvl w:ilvl="0">
      <w:start w:val="1"/>
      <w:numFmt w:val="decimal"/>
      <w:lvlText w:val="%1."/>
      <w:lvlJc w:val="left"/>
      <w:pPr>
        <w:ind w:left="720" w:hanging="480"/>
      </w:pPr>
    </w:lvl>
    <w:lvl w:ilvl="1">
      <w:start w:val="1"/>
      <w:numFmt w:val="decimal"/>
      <w:lvlText w:val="%2."/>
      <w:lvlJc w:val="left"/>
      <w:pPr>
        <w:ind w:left="1440" w:hanging="480"/>
      </w:pPr>
    </w:lvl>
    <w:lvl w:ilvl="2">
      <w:start w:val="1"/>
      <w:numFmt w:val="decimal"/>
      <w:lvlText w:val="%3."/>
      <w:lvlJc w:val="left"/>
      <w:pPr>
        <w:ind w:left="2160" w:hanging="480"/>
      </w:pPr>
    </w:lvl>
    <w:lvl w:ilvl="3">
      <w:start w:val="1"/>
      <w:numFmt w:val="decimal"/>
      <w:lvlText w:val="%4."/>
      <w:lvlJc w:val="left"/>
      <w:pPr>
        <w:ind w:left="2880" w:hanging="480"/>
      </w:pPr>
    </w:lvl>
    <w:lvl w:ilvl="4">
      <w:start w:val="1"/>
      <w:numFmt w:val="decimal"/>
      <w:lvlText w:val="%5."/>
      <w:lvlJc w:val="left"/>
      <w:pPr>
        <w:ind w:left="3600" w:hanging="480"/>
      </w:pPr>
    </w:lvl>
    <w:lvl w:ilvl="5">
      <w:start w:val="1"/>
      <w:numFmt w:val="decimal"/>
      <w:lvlText w:val="%6."/>
      <w:lvlJc w:val="left"/>
      <w:pPr>
        <w:ind w:left="4320" w:hanging="480"/>
      </w:pPr>
    </w:lvl>
    <w:lvl w:ilvl="6">
      <w:start w:val="1"/>
      <w:numFmt w:val="decimal"/>
      <w:lvlText w:val="%7."/>
      <w:lvlJc w:val="left"/>
      <w:pPr>
        <w:ind w:left="5040" w:hanging="480"/>
      </w:pPr>
    </w:lvl>
    <w:lvl w:ilvl="7">
      <w:start w:val="1"/>
      <w:numFmt w:val="decimal"/>
      <w:lvlText w:val="%8."/>
      <w:lvlJc w:val="left"/>
      <w:pPr>
        <w:ind w:left="5760" w:hanging="480"/>
      </w:pPr>
    </w:lvl>
    <w:lvl w:ilvl="8">
      <w:start w:val="1"/>
      <w:numFmt w:val="decimal"/>
      <w:lvlText w:val="%9."/>
      <w:lvlJc w:val="left"/>
      <w:pPr>
        <w:ind w:left="6480" w:hanging="480"/>
      </w:pPr>
    </w:lvl>
  </w:abstractNum>
  <w:abstractNum w:abstractNumId="3" w15:restartNumberingAfterBreak="0">
    <w:nsid w:val="089572E8"/>
    <w:multiLevelType w:val="hybridMultilevel"/>
    <w:tmpl w:val="0D2CACD8"/>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4" w15:restartNumberingAfterBreak="0">
    <w:nsid w:val="0A062C80"/>
    <w:multiLevelType w:val="hybridMultilevel"/>
    <w:tmpl w:val="CFFEC818"/>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5" w15:restartNumberingAfterBreak="0">
    <w:nsid w:val="0EFC0883"/>
    <w:multiLevelType w:val="hybridMultilevel"/>
    <w:tmpl w:val="69F41BFA"/>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6" w15:restartNumberingAfterBreak="0">
    <w:nsid w:val="326F08AD"/>
    <w:multiLevelType w:val="hybridMultilevel"/>
    <w:tmpl w:val="11262CE2"/>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7" w15:restartNumberingAfterBreak="0">
    <w:nsid w:val="35454CDA"/>
    <w:multiLevelType w:val="hybridMultilevel"/>
    <w:tmpl w:val="09BCDCF2"/>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8" w15:restartNumberingAfterBreak="0">
    <w:nsid w:val="38195341"/>
    <w:multiLevelType w:val="hybridMultilevel"/>
    <w:tmpl w:val="3550CF00"/>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9" w15:restartNumberingAfterBreak="0">
    <w:nsid w:val="3BE80568"/>
    <w:multiLevelType w:val="hybridMultilevel"/>
    <w:tmpl w:val="20AE2E84"/>
    <w:lvl w:ilvl="0" w:tplc="40090001">
      <w:start w:val="1"/>
      <w:numFmt w:val="bullet"/>
      <w:lvlText w:val=""/>
      <w:lvlJc w:val="left"/>
      <w:pPr>
        <w:ind w:left="360" w:hanging="360"/>
      </w:pPr>
      <w:rPr>
        <w:rFonts w:ascii="Symbol" w:hAnsi="Symbol" w:hint="default"/>
      </w:rPr>
    </w:lvl>
    <w:lvl w:ilvl="1" w:tplc="40090003" w:tentative="1">
      <w:start w:val="1"/>
      <w:numFmt w:val="bullet"/>
      <w:lvlText w:val="o"/>
      <w:lvlJc w:val="left"/>
      <w:pPr>
        <w:ind w:left="1080" w:hanging="360"/>
      </w:pPr>
      <w:rPr>
        <w:rFonts w:ascii="Courier New" w:hAnsi="Courier New" w:cs="Courier New" w:hint="default"/>
      </w:rPr>
    </w:lvl>
    <w:lvl w:ilvl="2" w:tplc="40090005" w:tentative="1">
      <w:start w:val="1"/>
      <w:numFmt w:val="bullet"/>
      <w:lvlText w:val=""/>
      <w:lvlJc w:val="left"/>
      <w:pPr>
        <w:ind w:left="1800" w:hanging="360"/>
      </w:pPr>
      <w:rPr>
        <w:rFonts w:ascii="Wingdings" w:hAnsi="Wingdings" w:hint="default"/>
      </w:rPr>
    </w:lvl>
    <w:lvl w:ilvl="3" w:tplc="40090001" w:tentative="1">
      <w:start w:val="1"/>
      <w:numFmt w:val="bullet"/>
      <w:lvlText w:val=""/>
      <w:lvlJc w:val="left"/>
      <w:pPr>
        <w:ind w:left="2520" w:hanging="360"/>
      </w:pPr>
      <w:rPr>
        <w:rFonts w:ascii="Symbol" w:hAnsi="Symbol" w:hint="default"/>
      </w:rPr>
    </w:lvl>
    <w:lvl w:ilvl="4" w:tplc="40090003" w:tentative="1">
      <w:start w:val="1"/>
      <w:numFmt w:val="bullet"/>
      <w:lvlText w:val="o"/>
      <w:lvlJc w:val="left"/>
      <w:pPr>
        <w:ind w:left="3240" w:hanging="360"/>
      </w:pPr>
      <w:rPr>
        <w:rFonts w:ascii="Courier New" w:hAnsi="Courier New" w:cs="Courier New" w:hint="default"/>
      </w:rPr>
    </w:lvl>
    <w:lvl w:ilvl="5" w:tplc="40090005" w:tentative="1">
      <w:start w:val="1"/>
      <w:numFmt w:val="bullet"/>
      <w:lvlText w:val=""/>
      <w:lvlJc w:val="left"/>
      <w:pPr>
        <w:ind w:left="3960" w:hanging="360"/>
      </w:pPr>
      <w:rPr>
        <w:rFonts w:ascii="Wingdings" w:hAnsi="Wingdings" w:hint="default"/>
      </w:rPr>
    </w:lvl>
    <w:lvl w:ilvl="6" w:tplc="40090001" w:tentative="1">
      <w:start w:val="1"/>
      <w:numFmt w:val="bullet"/>
      <w:lvlText w:val=""/>
      <w:lvlJc w:val="left"/>
      <w:pPr>
        <w:ind w:left="4680" w:hanging="360"/>
      </w:pPr>
      <w:rPr>
        <w:rFonts w:ascii="Symbol" w:hAnsi="Symbol" w:hint="default"/>
      </w:rPr>
    </w:lvl>
    <w:lvl w:ilvl="7" w:tplc="40090003" w:tentative="1">
      <w:start w:val="1"/>
      <w:numFmt w:val="bullet"/>
      <w:lvlText w:val="o"/>
      <w:lvlJc w:val="left"/>
      <w:pPr>
        <w:ind w:left="5400" w:hanging="360"/>
      </w:pPr>
      <w:rPr>
        <w:rFonts w:ascii="Courier New" w:hAnsi="Courier New" w:cs="Courier New" w:hint="default"/>
      </w:rPr>
    </w:lvl>
    <w:lvl w:ilvl="8" w:tplc="40090005" w:tentative="1">
      <w:start w:val="1"/>
      <w:numFmt w:val="bullet"/>
      <w:lvlText w:val=""/>
      <w:lvlJc w:val="left"/>
      <w:pPr>
        <w:ind w:left="6120" w:hanging="360"/>
      </w:pPr>
      <w:rPr>
        <w:rFonts w:ascii="Wingdings" w:hAnsi="Wingdings" w:hint="default"/>
      </w:rPr>
    </w:lvl>
  </w:abstractNum>
  <w:abstractNum w:abstractNumId="10" w15:restartNumberingAfterBreak="0">
    <w:nsid w:val="3ED2474D"/>
    <w:multiLevelType w:val="multilevel"/>
    <w:tmpl w:val="41026C36"/>
    <w:lvl w:ilvl="0">
      <w:start w:val="1"/>
      <w:numFmt w:val="decimal"/>
      <w:lvlText w:val="%1."/>
      <w:lvlJc w:val="left"/>
      <w:pPr>
        <w:tabs>
          <w:tab w:val="num" w:pos="283"/>
        </w:tabs>
        <w:ind w:left="283" w:hanging="283"/>
      </w:pPr>
    </w:lvl>
    <w:lvl w:ilvl="1">
      <w:start w:val="1"/>
      <w:numFmt w:val="decimal"/>
      <w:lvlText w:val="%2."/>
      <w:lvlJc w:val="left"/>
      <w:pPr>
        <w:tabs>
          <w:tab w:val="num" w:pos="567"/>
        </w:tabs>
        <w:ind w:left="567" w:hanging="283"/>
      </w:pPr>
    </w:lvl>
    <w:lvl w:ilvl="2">
      <w:start w:val="1"/>
      <w:numFmt w:val="decimal"/>
      <w:lvlText w:val="%3."/>
      <w:lvlJc w:val="left"/>
      <w:pPr>
        <w:tabs>
          <w:tab w:val="num" w:pos="850"/>
        </w:tabs>
        <w:ind w:left="850" w:hanging="283"/>
      </w:pPr>
    </w:lvl>
    <w:lvl w:ilvl="3">
      <w:start w:val="1"/>
      <w:numFmt w:val="decimal"/>
      <w:lvlText w:val="%4."/>
      <w:lvlJc w:val="left"/>
      <w:pPr>
        <w:tabs>
          <w:tab w:val="num" w:pos="1134"/>
        </w:tabs>
        <w:ind w:left="1134" w:hanging="283"/>
      </w:pPr>
    </w:lvl>
    <w:lvl w:ilvl="4">
      <w:start w:val="1"/>
      <w:numFmt w:val="decimal"/>
      <w:lvlText w:val="%5."/>
      <w:lvlJc w:val="left"/>
      <w:pPr>
        <w:tabs>
          <w:tab w:val="num" w:pos="1417"/>
        </w:tabs>
        <w:ind w:left="1417" w:hanging="283"/>
      </w:pPr>
    </w:lvl>
    <w:lvl w:ilvl="5">
      <w:start w:val="1"/>
      <w:numFmt w:val="decimal"/>
      <w:lvlText w:val="%6."/>
      <w:lvlJc w:val="left"/>
      <w:pPr>
        <w:tabs>
          <w:tab w:val="num" w:pos="1701"/>
        </w:tabs>
        <w:ind w:left="1701" w:hanging="283"/>
      </w:pPr>
    </w:lvl>
    <w:lvl w:ilvl="6">
      <w:start w:val="1"/>
      <w:numFmt w:val="decimal"/>
      <w:lvlText w:val="%7."/>
      <w:lvlJc w:val="left"/>
      <w:pPr>
        <w:tabs>
          <w:tab w:val="num" w:pos="1984"/>
        </w:tabs>
        <w:ind w:left="1984" w:hanging="283"/>
      </w:pPr>
    </w:lvl>
    <w:lvl w:ilvl="7">
      <w:start w:val="1"/>
      <w:numFmt w:val="decimal"/>
      <w:lvlText w:val="%8."/>
      <w:lvlJc w:val="left"/>
      <w:pPr>
        <w:tabs>
          <w:tab w:val="num" w:pos="2268"/>
        </w:tabs>
        <w:ind w:left="2268" w:hanging="283"/>
      </w:pPr>
    </w:lvl>
    <w:lvl w:ilvl="8">
      <w:start w:val="1"/>
      <w:numFmt w:val="decimal"/>
      <w:lvlText w:val="%9."/>
      <w:lvlJc w:val="left"/>
      <w:pPr>
        <w:tabs>
          <w:tab w:val="num" w:pos="2551"/>
        </w:tabs>
        <w:ind w:left="2551" w:hanging="283"/>
      </w:pPr>
    </w:lvl>
  </w:abstractNum>
  <w:abstractNum w:abstractNumId="11" w15:restartNumberingAfterBreak="0">
    <w:nsid w:val="432526CD"/>
    <w:multiLevelType w:val="hybridMultilevel"/>
    <w:tmpl w:val="8E6E7948"/>
    <w:lvl w:ilvl="0" w:tplc="40090001">
      <w:start w:val="1"/>
      <w:numFmt w:val="bullet"/>
      <w:lvlText w:val=""/>
      <w:lvlJc w:val="left"/>
      <w:pPr>
        <w:ind w:left="360" w:hanging="360"/>
      </w:pPr>
      <w:rPr>
        <w:rFonts w:ascii="Symbol" w:hAnsi="Symbol" w:hint="default"/>
      </w:rPr>
    </w:lvl>
    <w:lvl w:ilvl="1" w:tplc="40090003" w:tentative="1">
      <w:start w:val="1"/>
      <w:numFmt w:val="bullet"/>
      <w:lvlText w:val="o"/>
      <w:lvlJc w:val="left"/>
      <w:pPr>
        <w:ind w:left="1080" w:hanging="360"/>
      </w:pPr>
      <w:rPr>
        <w:rFonts w:ascii="Courier New" w:hAnsi="Courier New" w:cs="Courier New" w:hint="default"/>
      </w:rPr>
    </w:lvl>
    <w:lvl w:ilvl="2" w:tplc="40090005" w:tentative="1">
      <w:start w:val="1"/>
      <w:numFmt w:val="bullet"/>
      <w:lvlText w:val=""/>
      <w:lvlJc w:val="left"/>
      <w:pPr>
        <w:ind w:left="1800" w:hanging="360"/>
      </w:pPr>
      <w:rPr>
        <w:rFonts w:ascii="Wingdings" w:hAnsi="Wingdings" w:hint="default"/>
      </w:rPr>
    </w:lvl>
    <w:lvl w:ilvl="3" w:tplc="40090001" w:tentative="1">
      <w:start w:val="1"/>
      <w:numFmt w:val="bullet"/>
      <w:lvlText w:val=""/>
      <w:lvlJc w:val="left"/>
      <w:pPr>
        <w:ind w:left="2520" w:hanging="360"/>
      </w:pPr>
      <w:rPr>
        <w:rFonts w:ascii="Symbol" w:hAnsi="Symbol" w:hint="default"/>
      </w:rPr>
    </w:lvl>
    <w:lvl w:ilvl="4" w:tplc="40090003" w:tentative="1">
      <w:start w:val="1"/>
      <w:numFmt w:val="bullet"/>
      <w:lvlText w:val="o"/>
      <w:lvlJc w:val="left"/>
      <w:pPr>
        <w:ind w:left="3240" w:hanging="360"/>
      </w:pPr>
      <w:rPr>
        <w:rFonts w:ascii="Courier New" w:hAnsi="Courier New" w:cs="Courier New" w:hint="default"/>
      </w:rPr>
    </w:lvl>
    <w:lvl w:ilvl="5" w:tplc="40090005" w:tentative="1">
      <w:start w:val="1"/>
      <w:numFmt w:val="bullet"/>
      <w:lvlText w:val=""/>
      <w:lvlJc w:val="left"/>
      <w:pPr>
        <w:ind w:left="3960" w:hanging="360"/>
      </w:pPr>
      <w:rPr>
        <w:rFonts w:ascii="Wingdings" w:hAnsi="Wingdings" w:hint="default"/>
      </w:rPr>
    </w:lvl>
    <w:lvl w:ilvl="6" w:tplc="40090001" w:tentative="1">
      <w:start w:val="1"/>
      <w:numFmt w:val="bullet"/>
      <w:lvlText w:val=""/>
      <w:lvlJc w:val="left"/>
      <w:pPr>
        <w:ind w:left="4680" w:hanging="360"/>
      </w:pPr>
      <w:rPr>
        <w:rFonts w:ascii="Symbol" w:hAnsi="Symbol" w:hint="default"/>
      </w:rPr>
    </w:lvl>
    <w:lvl w:ilvl="7" w:tplc="40090003" w:tentative="1">
      <w:start w:val="1"/>
      <w:numFmt w:val="bullet"/>
      <w:lvlText w:val="o"/>
      <w:lvlJc w:val="left"/>
      <w:pPr>
        <w:ind w:left="5400" w:hanging="360"/>
      </w:pPr>
      <w:rPr>
        <w:rFonts w:ascii="Courier New" w:hAnsi="Courier New" w:cs="Courier New" w:hint="default"/>
      </w:rPr>
    </w:lvl>
    <w:lvl w:ilvl="8" w:tplc="40090005" w:tentative="1">
      <w:start w:val="1"/>
      <w:numFmt w:val="bullet"/>
      <w:lvlText w:val=""/>
      <w:lvlJc w:val="left"/>
      <w:pPr>
        <w:ind w:left="6120" w:hanging="360"/>
      </w:pPr>
      <w:rPr>
        <w:rFonts w:ascii="Wingdings" w:hAnsi="Wingdings" w:hint="default"/>
      </w:rPr>
    </w:lvl>
  </w:abstractNum>
  <w:abstractNum w:abstractNumId="12" w15:restartNumberingAfterBreak="0">
    <w:nsid w:val="45714E98"/>
    <w:multiLevelType w:val="hybridMultilevel"/>
    <w:tmpl w:val="B4828A36"/>
    <w:lvl w:ilvl="0" w:tplc="4009000F">
      <w:start w:val="1"/>
      <w:numFmt w:val="decimal"/>
      <w:lvlText w:val="%1."/>
      <w:lvlJc w:val="left"/>
      <w:pPr>
        <w:ind w:left="643" w:hanging="360"/>
      </w:pPr>
    </w:lvl>
    <w:lvl w:ilvl="1" w:tplc="40090019" w:tentative="1">
      <w:start w:val="1"/>
      <w:numFmt w:val="lowerLetter"/>
      <w:lvlText w:val="%2."/>
      <w:lvlJc w:val="left"/>
      <w:pPr>
        <w:ind w:left="1363" w:hanging="360"/>
      </w:pPr>
    </w:lvl>
    <w:lvl w:ilvl="2" w:tplc="4009001B" w:tentative="1">
      <w:start w:val="1"/>
      <w:numFmt w:val="lowerRoman"/>
      <w:lvlText w:val="%3."/>
      <w:lvlJc w:val="right"/>
      <w:pPr>
        <w:ind w:left="2083" w:hanging="180"/>
      </w:pPr>
    </w:lvl>
    <w:lvl w:ilvl="3" w:tplc="4009000F" w:tentative="1">
      <w:start w:val="1"/>
      <w:numFmt w:val="decimal"/>
      <w:lvlText w:val="%4."/>
      <w:lvlJc w:val="left"/>
      <w:pPr>
        <w:ind w:left="2803" w:hanging="360"/>
      </w:pPr>
    </w:lvl>
    <w:lvl w:ilvl="4" w:tplc="40090019" w:tentative="1">
      <w:start w:val="1"/>
      <w:numFmt w:val="lowerLetter"/>
      <w:lvlText w:val="%5."/>
      <w:lvlJc w:val="left"/>
      <w:pPr>
        <w:ind w:left="3523" w:hanging="360"/>
      </w:pPr>
    </w:lvl>
    <w:lvl w:ilvl="5" w:tplc="4009001B" w:tentative="1">
      <w:start w:val="1"/>
      <w:numFmt w:val="lowerRoman"/>
      <w:lvlText w:val="%6."/>
      <w:lvlJc w:val="right"/>
      <w:pPr>
        <w:ind w:left="4243" w:hanging="180"/>
      </w:pPr>
    </w:lvl>
    <w:lvl w:ilvl="6" w:tplc="4009000F" w:tentative="1">
      <w:start w:val="1"/>
      <w:numFmt w:val="decimal"/>
      <w:lvlText w:val="%7."/>
      <w:lvlJc w:val="left"/>
      <w:pPr>
        <w:ind w:left="4963" w:hanging="360"/>
      </w:pPr>
    </w:lvl>
    <w:lvl w:ilvl="7" w:tplc="40090019" w:tentative="1">
      <w:start w:val="1"/>
      <w:numFmt w:val="lowerLetter"/>
      <w:lvlText w:val="%8."/>
      <w:lvlJc w:val="left"/>
      <w:pPr>
        <w:ind w:left="5683" w:hanging="360"/>
      </w:pPr>
    </w:lvl>
    <w:lvl w:ilvl="8" w:tplc="4009001B" w:tentative="1">
      <w:start w:val="1"/>
      <w:numFmt w:val="lowerRoman"/>
      <w:lvlText w:val="%9."/>
      <w:lvlJc w:val="right"/>
      <w:pPr>
        <w:ind w:left="6403" w:hanging="180"/>
      </w:pPr>
    </w:lvl>
  </w:abstractNum>
  <w:abstractNum w:abstractNumId="13" w15:restartNumberingAfterBreak="0">
    <w:nsid w:val="546B5B19"/>
    <w:multiLevelType w:val="hybridMultilevel"/>
    <w:tmpl w:val="2EAA7544"/>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4" w15:restartNumberingAfterBreak="0">
    <w:nsid w:val="606B3889"/>
    <w:multiLevelType w:val="multilevel"/>
    <w:tmpl w:val="5D32C83E"/>
    <w:lvl w:ilvl="0">
      <w:start w:val="1"/>
      <w:numFmt w:val="decimal"/>
      <w:pStyle w:val="Heading1"/>
      <w:lvlText w:val="%1."/>
      <w:lvlJc w:val="left"/>
      <w:pPr>
        <w:tabs>
          <w:tab w:val="num" w:pos="283"/>
        </w:tabs>
        <w:ind w:left="283" w:hanging="283"/>
      </w:pPr>
    </w:lvl>
    <w:lvl w:ilvl="1">
      <w:start w:val="1"/>
      <w:numFmt w:val="decimal"/>
      <w:lvlText w:val="%2."/>
      <w:lvlJc w:val="left"/>
      <w:pPr>
        <w:tabs>
          <w:tab w:val="num" w:pos="567"/>
        </w:tabs>
        <w:ind w:left="567" w:hanging="283"/>
      </w:pPr>
    </w:lvl>
    <w:lvl w:ilvl="2">
      <w:start w:val="1"/>
      <w:numFmt w:val="decimal"/>
      <w:lvlText w:val="%3."/>
      <w:lvlJc w:val="left"/>
      <w:pPr>
        <w:tabs>
          <w:tab w:val="num" w:pos="850"/>
        </w:tabs>
        <w:ind w:left="850" w:hanging="283"/>
      </w:pPr>
    </w:lvl>
    <w:lvl w:ilvl="3">
      <w:start w:val="1"/>
      <w:numFmt w:val="decimal"/>
      <w:lvlText w:val="%4."/>
      <w:lvlJc w:val="left"/>
      <w:pPr>
        <w:tabs>
          <w:tab w:val="num" w:pos="1134"/>
        </w:tabs>
        <w:ind w:left="1134" w:hanging="283"/>
      </w:pPr>
    </w:lvl>
    <w:lvl w:ilvl="4">
      <w:start w:val="1"/>
      <w:numFmt w:val="decimal"/>
      <w:lvlText w:val="%5."/>
      <w:lvlJc w:val="left"/>
      <w:pPr>
        <w:tabs>
          <w:tab w:val="num" w:pos="1417"/>
        </w:tabs>
        <w:ind w:left="1417" w:hanging="283"/>
      </w:pPr>
    </w:lvl>
    <w:lvl w:ilvl="5">
      <w:start w:val="1"/>
      <w:numFmt w:val="decimal"/>
      <w:lvlText w:val="%6."/>
      <w:lvlJc w:val="left"/>
      <w:pPr>
        <w:tabs>
          <w:tab w:val="num" w:pos="1701"/>
        </w:tabs>
        <w:ind w:left="1701" w:hanging="283"/>
      </w:pPr>
    </w:lvl>
    <w:lvl w:ilvl="6">
      <w:start w:val="1"/>
      <w:numFmt w:val="decimal"/>
      <w:lvlText w:val="%7."/>
      <w:lvlJc w:val="left"/>
      <w:pPr>
        <w:tabs>
          <w:tab w:val="num" w:pos="1984"/>
        </w:tabs>
        <w:ind w:left="1984" w:hanging="283"/>
      </w:pPr>
    </w:lvl>
    <w:lvl w:ilvl="7">
      <w:start w:val="1"/>
      <w:numFmt w:val="decimal"/>
      <w:lvlText w:val="%8."/>
      <w:lvlJc w:val="left"/>
      <w:pPr>
        <w:tabs>
          <w:tab w:val="num" w:pos="2268"/>
        </w:tabs>
        <w:ind w:left="2268" w:hanging="283"/>
      </w:pPr>
    </w:lvl>
    <w:lvl w:ilvl="8">
      <w:start w:val="1"/>
      <w:numFmt w:val="decimal"/>
      <w:lvlText w:val="%9."/>
      <w:lvlJc w:val="left"/>
      <w:pPr>
        <w:tabs>
          <w:tab w:val="num" w:pos="2551"/>
        </w:tabs>
        <w:ind w:left="2551" w:hanging="283"/>
      </w:pPr>
    </w:lvl>
  </w:abstractNum>
  <w:abstractNum w:abstractNumId="15" w15:restartNumberingAfterBreak="0">
    <w:nsid w:val="6D3B3F68"/>
    <w:multiLevelType w:val="hybridMultilevel"/>
    <w:tmpl w:val="8BAA84DE"/>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6" w15:restartNumberingAfterBreak="0">
    <w:nsid w:val="775C5F20"/>
    <w:multiLevelType w:val="multilevel"/>
    <w:tmpl w:val="4CAE2B8A"/>
    <w:lvl w:ilvl="0">
      <w:start w:val="1"/>
      <w:numFmt w:val="none"/>
      <w:suff w:val="nothing"/>
      <w:lvlText w:val=""/>
      <w:lvlJc w:val="left"/>
      <w:pPr>
        <w:tabs>
          <w:tab w:val="num" w:pos="432"/>
        </w:tabs>
        <w:ind w:left="432" w:hanging="432"/>
      </w:pPr>
    </w:lvl>
    <w:lvl w:ilvl="1">
      <w:start w:val="1"/>
      <w:numFmt w:val="none"/>
      <w:suff w:val="nothing"/>
      <w:lvlText w:val=""/>
      <w:lvlJc w:val="left"/>
      <w:pPr>
        <w:tabs>
          <w:tab w:val="num" w:pos="576"/>
        </w:tabs>
        <w:ind w:left="576" w:hanging="576"/>
      </w:pPr>
    </w:lvl>
    <w:lvl w:ilvl="2">
      <w:start w:val="1"/>
      <w:numFmt w:val="none"/>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num w:numId="1">
    <w:abstractNumId w:val="14"/>
  </w:num>
  <w:num w:numId="2">
    <w:abstractNumId w:val="10"/>
  </w:num>
  <w:num w:numId="3">
    <w:abstractNumId w:val="16"/>
  </w:num>
  <w:num w:numId="4">
    <w:abstractNumId w:val="0"/>
  </w:num>
  <w:num w:numId="5">
    <w:abstractNumId w:val="1"/>
  </w:num>
  <w:num w:numId="6">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11"/>
  </w:num>
  <w:num w:numId="9">
    <w:abstractNumId w:val="9"/>
  </w:num>
  <w:num w:numId="10">
    <w:abstractNumId w:val="7"/>
  </w:num>
  <w:num w:numId="11">
    <w:abstractNumId w:val="13"/>
  </w:num>
  <w:num w:numId="12">
    <w:abstractNumId w:val="12"/>
  </w:num>
  <w:num w:numId="13">
    <w:abstractNumId w:val="6"/>
  </w:num>
  <w:num w:numId="14">
    <w:abstractNumId w:val="3"/>
  </w:num>
  <w:num w:numId="15">
    <w:abstractNumId w:val="8"/>
  </w:num>
  <w:num w:numId="16">
    <w:abstractNumId w:val="15"/>
  </w:num>
  <w:num w:numId="17">
    <w:abstractNumId w:val="5"/>
  </w:num>
  <w:num w:numId="18">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embedSystemFonts/>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23078"/>
    <w:rsid w:val="00014128"/>
    <w:rsid w:val="0002332C"/>
    <w:rsid w:val="00025374"/>
    <w:rsid w:val="00031F93"/>
    <w:rsid w:val="000C2DB0"/>
    <w:rsid w:val="000D5665"/>
    <w:rsid w:val="00117CAD"/>
    <w:rsid w:val="001262A8"/>
    <w:rsid w:val="00141D3D"/>
    <w:rsid w:val="00184365"/>
    <w:rsid w:val="001B7F8C"/>
    <w:rsid w:val="001C38DB"/>
    <w:rsid w:val="001D7BEA"/>
    <w:rsid w:val="001D7C49"/>
    <w:rsid w:val="00213794"/>
    <w:rsid w:val="00227027"/>
    <w:rsid w:val="00240FDC"/>
    <w:rsid w:val="00243A7C"/>
    <w:rsid w:val="00250839"/>
    <w:rsid w:val="00266318"/>
    <w:rsid w:val="002B6CD7"/>
    <w:rsid w:val="00315F84"/>
    <w:rsid w:val="003171FF"/>
    <w:rsid w:val="003373C2"/>
    <w:rsid w:val="00360E9F"/>
    <w:rsid w:val="003B1308"/>
    <w:rsid w:val="003F1460"/>
    <w:rsid w:val="003F1F02"/>
    <w:rsid w:val="003F4C11"/>
    <w:rsid w:val="00433273"/>
    <w:rsid w:val="00474F30"/>
    <w:rsid w:val="004F2824"/>
    <w:rsid w:val="00530BDE"/>
    <w:rsid w:val="005575FB"/>
    <w:rsid w:val="005D642B"/>
    <w:rsid w:val="0060495C"/>
    <w:rsid w:val="00633E6B"/>
    <w:rsid w:val="00664A75"/>
    <w:rsid w:val="006817D6"/>
    <w:rsid w:val="00684047"/>
    <w:rsid w:val="00697522"/>
    <w:rsid w:val="006B2AB9"/>
    <w:rsid w:val="006D7041"/>
    <w:rsid w:val="007111F2"/>
    <w:rsid w:val="00723D17"/>
    <w:rsid w:val="0073427C"/>
    <w:rsid w:val="007666C9"/>
    <w:rsid w:val="007C1483"/>
    <w:rsid w:val="007C5080"/>
    <w:rsid w:val="007C57BF"/>
    <w:rsid w:val="007D6281"/>
    <w:rsid w:val="00823A37"/>
    <w:rsid w:val="00851F14"/>
    <w:rsid w:val="00863B80"/>
    <w:rsid w:val="00891299"/>
    <w:rsid w:val="00982A2F"/>
    <w:rsid w:val="00A23078"/>
    <w:rsid w:val="00A2368C"/>
    <w:rsid w:val="00A2699D"/>
    <w:rsid w:val="00A43C81"/>
    <w:rsid w:val="00A466F5"/>
    <w:rsid w:val="00A55105"/>
    <w:rsid w:val="00AE56EF"/>
    <w:rsid w:val="00AE6BF4"/>
    <w:rsid w:val="00B07774"/>
    <w:rsid w:val="00B25178"/>
    <w:rsid w:val="00B56AED"/>
    <w:rsid w:val="00C35AA8"/>
    <w:rsid w:val="00C45E9D"/>
    <w:rsid w:val="00C54BE6"/>
    <w:rsid w:val="00D01B53"/>
    <w:rsid w:val="00E573F1"/>
    <w:rsid w:val="00E92A20"/>
    <w:rsid w:val="00E95746"/>
    <w:rsid w:val="00ED00B2"/>
    <w:rsid w:val="00ED53C7"/>
    <w:rsid w:val="00ED5B32"/>
    <w:rsid w:val="00F35770"/>
    <w:rsid w:val="00F63C87"/>
    <w:rsid w:val="00F7161F"/>
    <w:rsid w:val="00F82567"/>
    <w:rsid w:val="00FB7499"/>
    <w:rsid w:val="00FD4BF3"/>
    <w:rsid w:val="00FF5B0D"/>
  </w:rsids>
  <m:mathPr>
    <m:mathFont m:val="Cambria Math"/>
    <m:brkBin m:val="before"/>
    <m:brkBinSub m:val="--"/>
    <m:smallFrac m:val="0"/>
    <m:dispDef/>
    <m:lMargin m:val="0"/>
    <m:rMargin m:val="0"/>
    <m:defJc m:val="centerGroup"/>
    <m:wrapRight/>
    <m:intLim m:val="subSup"/>
    <m:naryLim m:val="undOvr"/>
  </m:mathPr>
  <w:themeFontLang w:val="en-US"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F017716"/>
  <w15:docId w15:val="{D04DF2AE-657D-489A-990E-B11462AA3C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Cs w:val="24"/>
        <w:lang w:val="en-US" w:eastAsia="en-US" w:bidi="ar-SA"/>
      </w:rPr>
    </w:rPrDefault>
    <w:pPrDefault/>
  </w:docDefaults>
  <w:latentStyles w:defLockedState="0" w:defUIPriority="0" w:defSemiHidden="0" w:defUnhideWhenUsed="0" w:defQFormat="0" w:count="376">
    <w:lsdException w:name="heading 5"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Bullet 2" w:semiHidden="1" w:unhideWhenUsed="1"/>
    <w:lsdException w:name="List Bullet 3"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pPr>
      <w:spacing w:after="200"/>
    </w:pPr>
    <w:rPr>
      <w:color w:val="00000A"/>
      <w:sz w:val="24"/>
    </w:rPr>
  </w:style>
  <w:style w:type="paragraph" w:styleId="Heading1">
    <w:name w:val="heading 1"/>
    <w:basedOn w:val="Normal"/>
    <w:uiPriority w:val="9"/>
    <w:qFormat/>
    <w:pPr>
      <w:keepNext/>
      <w:keepLines/>
      <w:numPr>
        <w:numId w:val="1"/>
      </w:numPr>
      <w:spacing w:before="480" w:after="0"/>
      <w:outlineLvl w:val="0"/>
    </w:pPr>
    <w:rPr>
      <w:rFonts w:ascii="Cambria" w:eastAsiaTheme="majorEastAsia" w:hAnsi="Cambria" w:cstheme="majorBidi"/>
      <w:b/>
      <w:bCs/>
      <w:sz w:val="32"/>
      <w:szCs w:val="32"/>
    </w:rPr>
  </w:style>
  <w:style w:type="paragraph" w:styleId="Heading2">
    <w:name w:val="heading 2"/>
    <w:basedOn w:val="Normal"/>
    <w:uiPriority w:val="9"/>
    <w:unhideWhenUsed/>
    <w:qFormat/>
    <w:pPr>
      <w:keepNext/>
      <w:keepLines/>
      <w:spacing w:before="200" w:after="0"/>
      <w:outlineLvl w:val="1"/>
    </w:pPr>
    <w:rPr>
      <w:rFonts w:ascii="Cambria" w:eastAsiaTheme="majorEastAsia" w:hAnsi="Cambria" w:cstheme="majorBidi"/>
      <w:b/>
      <w:bCs/>
      <w:color w:val="4F81BD" w:themeColor="accent1"/>
      <w:sz w:val="32"/>
      <w:szCs w:val="32"/>
    </w:rPr>
  </w:style>
  <w:style w:type="paragraph" w:styleId="Heading3">
    <w:name w:val="heading 3"/>
    <w:basedOn w:val="Normal"/>
    <w:uiPriority w:val="9"/>
    <w:unhideWhenUsed/>
    <w:qFormat/>
    <w:pPr>
      <w:keepNext/>
      <w:keepLines/>
      <w:spacing w:before="200" w:after="0"/>
      <w:outlineLvl w:val="2"/>
    </w:pPr>
    <w:rPr>
      <w:rFonts w:ascii="Cambria" w:eastAsiaTheme="majorEastAsia" w:hAnsi="Cambria" w:cstheme="majorBidi"/>
      <w:b/>
      <w:bCs/>
      <w:color w:val="4F81BD" w:themeColor="accent1"/>
      <w:sz w:val="28"/>
      <w:szCs w:val="28"/>
    </w:rPr>
  </w:style>
  <w:style w:type="paragraph" w:styleId="Heading4">
    <w:name w:val="heading 4"/>
    <w:basedOn w:val="Normal"/>
    <w:uiPriority w:val="9"/>
    <w:unhideWhenUsed/>
    <w:qFormat/>
    <w:pPr>
      <w:keepNext/>
      <w:keepLines/>
      <w:spacing w:before="200" w:after="0"/>
      <w:outlineLvl w:val="3"/>
    </w:pPr>
    <w:rPr>
      <w:rFonts w:ascii="Cambria" w:eastAsiaTheme="majorEastAsia" w:hAnsi="Cambria" w:cstheme="majorBidi"/>
      <w:b/>
      <w:bCs/>
      <w:color w:val="4F81BD" w:themeColor="accent1"/>
    </w:rPr>
  </w:style>
  <w:style w:type="paragraph" w:styleId="Heading5">
    <w:name w:val="heading 5"/>
    <w:basedOn w:val="Normal"/>
    <w:uiPriority w:val="9"/>
    <w:unhideWhenUsed/>
    <w:qFormat/>
    <w:pPr>
      <w:keepNext/>
      <w:keepLines/>
      <w:spacing w:before="200" w:after="0"/>
      <w:outlineLvl w:val="4"/>
    </w:pPr>
    <w:rPr>
      <w:rFonts w:ascii="Cambria" w:eastAsiaTheme="majorEastAsia" w:hAnsi="Cambria" w:cstheme="majorBidi"/>
      <w:i/>
      <w:iCs/>
      <w:color w:val="4F81BD" w:themeColor="accent1"/>
    </w:rPr>
  </w:style>
  <w:style w:type="paragraph" w:styleId="Heading6">
    <w:name w:val="heading 6"/>
    <w:basedOn w:val="Normal"/>
    <w:uiPriority w:val="9"/>
    <w:unhideWhenUsed/>
    <w:qFormat/>
    <w:pPr>
      <w:keepNext/>
      <w:keepLines/>
      <w:spacing w:before="200" w:after="0"/>
      <w:outlineLvl w:val="5"/>
    </w:pPr>
    <w:rPr>
      <w:rFonts w:ascii="Cambria" w:eastAsiaTheme="majorEastAsia" w:hAnsi="Cambria" w:cstheme="majorBidi"/>
      <w:color w:val="4F81BD" w:themeColor="accent1"/>
    </w:rPr>
  </w:style>
  <w:style w:type="paragraph" w:styleId="Heading7">
    <w:name w:val="heading 7"/>
    <w:basedOn w:val="Normal"/>
    <w:uiPriority w:val="9"/>
    <w:unhideWhenUsed/>
    <w:qFormat/>
    <w:pPr>
      <w:keepNext/>
      <w:keepLines/>
      <w:spacing w:before="200" w:after="0"/>
      <w:outlineLvl w:val="6"/>
    </w:pPr>
    <w:rPr>
      <w:rFonts w:ascii="Cambria" w:eastAsiaTheme="majorEastAsia" w:hAnsi="Cambria" w:cstheme="majorBidi"/>
      <w:color w:val="4F81BD" w:themeColor="accent1"/>
    </w:rPr>
  </w:style>
  <w:style w:type="paragraph" w:styleId="Heading8">
    <w:name w:val="heading 8"/>
    <w:basedOn w:val="Normal"/>
    <w:uiPriority w:val="9"/>
    <w:unhideWhenUsed/>
    <w:qFormat/>
    <w:pPr>
      <w:keepNext/>
      <w:keepLines/>
      <w:spacing w:before="200" w:after="0"/>
      <w:outlineLvl w:val="7"/>
    </w:pPr>
    <w:rPr>
      <w:rFonts w:ascii="Cambria" w:eastAsiaTheme="majorEastAsia" w:hAnsi="Cambria" w:cstheme="majorBidi"/>
      <w:color w:val="4F81BD" w:themeColor="accent1"/>
    </w:rPr>
  </w:style>
  <w:style w:type="paragraph" w:styleId="Heading9">
    <w:name w:val="heading 9"/>
    <w:basedOn w:val="Normal"/>
    <w:uiPriority w:val="9"/>
    <w:unhideWhenUsed/>
    <w:qFormat/>
    <w:pPr>
      <w:keepNext/>
      <w:keepLines/>
      <w:spacing w:before="200" w:after="0"/>
      <w:outlineLvl w:val="8"/>
    </w:pPr>
    <w:rPr>
      <w:rFonts w:ascii="Cambria" w:eastAsiaTheme="majorEastAsia" w:hAnsi="Cambria"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CaptionChar">
    <w:name w:val="Caption Char"/>
    <w:basedOn w:val="DefaultParagraphFont"/>
    <w:link w:val="Caption"/>
    <w:qFormat/>
  </w:style>
  <w:style w:type="character" w:customStyle="1" w:styleId="VerbatimChar">
    <w:name w:val="Verbatim Char"/>
    <w:basedOn w:val="CaptionChar"/>
    <w:link w:val="SourceCode"/>
    <w:qFormat/>
    <w:rPr>
      <w:rFonts w:ascii="Consolas" w:hAnsi="Consolas"/>
      <w:sz w:val="22"/>
    </w:rPr>
  </w:style>
  <w:style w:type="character" w:customStyle="1" w:styleId="FootnoteAnchor">
    <w:name w:val="Footnote Anchor"/>
    <w:basedOn w:val="CaptionChar"/>
    <w:rPr>
      <w:vertAlign w:val="superscript"/>
    </w:rPr>
  </w:style>
  <w:style w:type="character" w:customStyle="1" w:styleId="InternetLink">
    <w:name w:val="Internet Link"/>
    <w:basedOn w:val="CaptionChar"/>
    <w:rPr>
      <w:color w:val="4F81BD" w:themeColor="accent1"/>
    </w:rPr>
  </w:style>
  <w:style w:type="character" w:customStyle="1" w:styleId="KeywordTok">
    <w:name w:val="KeywordTok"/>
    <w:basedOn w:val="VerbatimChar"/>
    <w:qFormat/>
    <w:rPr>
      <w:rFonts w:ascii="Consolas" w:hAnsi="Consolas"/>
      <w:b/>
      <w:color w:val="007020"/>
      <w:sz w:val="22"/>
    </w:rPr>
  </w:style>
  <w:style w:type="character" w:customStyle="1" w:styleId="DataTypeTok">
    <w:name w:val="DataTypeTok"/>
    <w:basedOn w:val="VerbatimChar"/>
    <w:qFormat/>
    <w:rPr>
      <w:rFonts w:ascii="Consolas" w:hAnsi="Consolas"/>
      <w:color w:val="902000"/>
      <w:sz w:val="22"/>
    </w:rPr>
  </w:style>
  <w:style w:type="character" w:customStyle="1" w:styleId="DecValTok">
    <w:name w:val="DecValTok"/>
    <w:basedOn w:val="VerbatimChar"/>
    <w:qFormat/>
    <w:rPr>
      <w:rFonts w:ascii="Consolas" w:hAnsi="Consolas"/>
      <w:color w:val="40A070"/>
      <w:sz w:val="22"/>
    </w:rPr>
  </w:style>
  <w:style w:type="character" w:customStyle="1" w:styleId="BaseNTok">
    <w:name w:val="BaseNTok"/>
    <w:basedOn w:val="VerbatimChar"/>
    <w:qFormat/>
    <w:rPr>
      <w:rFonts w:ascii="Consolas" w:hAnsi="Consolas"/>
      <w:color w:val="40A070"/>
      <w:sz w:val="22"/>
    </w:rPr>
  </w:style>
  <w:style w:type="character" w:customStyle="1" w:styleId="FloatTok">
    <w:name w:val="FloatTok"/>
    <w:basedOn w:val="VerbatimChar"/>
    <w:qFormat/>
    <w:rPr>
      <w:rFonts w:ascii="Consolas" w:hAnsi="Consolas"/>
      <w:color w:val="40A070"/>
      <w:sz w:val="22"/>
    </w:rPr>
  </w:style>
  <w:style w:type="character" w:customStyle="1" w:styleId="ConstantTok">
    <w:name w:val="ConstantTok"/>
    <w:basedOn w:val="VerbatimChar"/>
    <w:qFormat/>
    <w:rPr>
      <w:rFonts w:ascii="Consolas" w:hAnsi="Consolas"/>
      <w:color w:val="880000"/>
      <w:sz w:val="22"/>
    </w:rPr>
  </w:style>
  <w:style w:type="character" w:customStyle="1" w:styleId="CharTok">
    <w:name w:val="CharTok"/>
    <w:basedOn w:val="VerbatimChar"/>
    <w:qFormat/>
    <w:rPr>
      <w:rFonts w:ascii="Consolas" w:hAnsi="Consolas"/>
      <w:color w:val="4070A0"/>
      <w:sz w:val="22"/>
    </w:rPr>
  </w:style>
  <w:style w:type="character" w:customStyle="1" w:styleId="SpecialCharTok">
    <w:name w:val="SpecialCharTok"/>
    <w:basedOn w:val="VerbatimChar"/>
    <w:qFormat/>
    <w:rPr>
      <w:rFonts w:ascii="Consolas" w:hAnsi="Consolas"/>
      <w:color w:val="4070A0"/>
      <w:sz w:val="22"/>
    </w:rPr>
  </w:style>
  <w:style w:type="character" w:customStyle="1" w:styleId="StringTok">
    <w:name w:val="StringTok"/>
    <w:basedOn w:val="VerbatimChar"/>
    <w:qFormat/>
    <w:rPr>
      <w:rFonts w:ascii="Consolas" w:hAnsi="Consolas"/>
      <w:color w:val="4070A0"/>
      <w:sz w:val="22"/>
    </w:rPr>
  </w:style>
  <w:style w:type="character" w:customStyle="1" w:styleId="VerbatimStringTok">
    <w:name w:val="VerbatimStringTok"/>
    <w:basedOn w:val="VerbatimChar"/>
    <w:qFormat/>
    <w:rPr>
      <w:rFonts w:ascii="Consolas" w:hAnsi="Consolas"/>
      <w:color w:val="4070A0"/>
      <w:sz w:val="22"/>
    </w:rPr>
  </w:style>
  <w:style w:type="character" w:customStyle="1" w:styleId="SpecialStringTok">
    <w:name w:val="SpecialStringTok"/>
    <w:basedOn w:val="VerbatimChar"/>
    <w:qFormat/>
    <w:rPr>
      <w:rFonts w:ascii="Consolas" w:hAnsi="Consolas"/>
      <w:color w:val="BB6688"/>
      <w:sz w:val="22"/>
    </w:rPr>
  </w:style>
  <w:style w:type="character" w:customStyle="1" w:styleId="ImportTok">
    <w:name w:val="ImportTok"/>
    <w:basedOn w:val="VerbatimChar"/>
    <w:qFormat/>
    <w:rPr>
      <w:rFonts w:ascii="Consolas" w:hAnsi="Consolas"/>
      <w:sz w:val="22"/>
    </w:rPr>
  </w:style>
  <w:style w:type="character" w:customStyle="1" w:styleId="CommentTok">
    <w:name w:val="CommentTok"/>
    <w:basedOn w:val="VerbatimChar"/>
    <w:qFormat/>
    <w:rPr>
      <w:rFonts w:ascii="Consolas" w:hAnsi="Consolas"/>
      <w:i/>
      <w:color w:val="60A0B0"/>
      <w:sz w:val="22"/>
    </w:rPr>
  </w:style>
  <w:style w:type="character" w:customStyle="1" w:styleId="DocumentationTok">
    <w:name w:val="DocumentationTok"/>
    <w:basedOn w:val="VerbatimChar"/>
    <w:qFormat/>
    <w:rPr>
      <w:rFonts w:ascii="Consolas" w:hAnsi="Consolas"/>
      <w:i/>
      <w:color w:val="BA2121"/>
      <w:sz w:val="22"/>
    </w:rPr>
  </w:style>
  <w:style w:type="character" w:customStyle="1" w:styleId="AnnotationTok">
    <w:name w:val="AnnotationTok"/>
    <w:basedOn w:val="VerbatimChar"/>
    <w:qFormat/>
    <w:rPr>
      <w:rFonts w:ascii="Consolas" w:hAnsi="Consolas"/>
      <w:b/>
      <w:i/>
      <w:color w:val="60A0B0"/>
      <w:sz w:val="22"/>
    </w:rPr>
  </w:style>
  <w:style w:type="character" w:customStyle="1" w:styleId="CommentVarTok">
    <w:name w:val="CommentVarTok"/>
    <w:basedOn w:val="VerbatimChar"/>
    <w:qFormat/>
    <w:rPr>
      <w:rFonts w:ascii="Consolas" w:hAnsi="Consolas"/>
      <w:b/>
      <w:i/>
      <w:color w:val="60A0B0"/>
      <w:sz w:val="22"/>
    </w:rPr>
  </w:style>
  <w:style w:type="character" w:customStyle="1" w:styleId="OtherTok">
    <w:name w:val="OtherTok"/>
    <w:basedOn w:val="VerbatimChar"/>
    <w:qFormat/>
    <w:rPr>
      <w:rFonts w:ascii="Consolas" w:hAnsi="Consolas"/>
      <w:color w:val="007020"/>
      <w:sz w:val="22"/>
    </w:rPr>
  </w:style>
  <w:style w:type="character" w:customStyle="1" w:styleId="FunctionTok">
    <w:name w:val="FunctionTok"/>
    <w:basedOn w:val="VerbatimChar"/>
    <w:qFormat/>
    <w:rPr>
      <w:rFonts w:ascii="Consolas" w:hAnsi="Consolas"/>
      <w:color w:val="06287E"/>
      <w:sz w:val="22"/>
    </w:rPr>
  </w:style>
  <w:style w:type="character" w:customStyle="1" w:styleId="VariableTok">
    <w:name w:val="VariableTok"/>
    <w:basedOn w:val="VerbatimChar"/>
    <w:qFormat/>
    <w:rPr>
      <w:rFonts w:ascii="Consolas" w:hAnsi="Consolas"/>
      <w:color w:val="19177C"/>
      <w:sz w:val="22"/>
    </w:rPr>
  </w:style>
  <w:style w:type="character" w:customStyle="1" w:styleId="ControlFlowTok">
    <w:name w:val="ControlFlowTok"/>
    <w:basedOn w:val="VerbatimChar"/>
    <w:qFormat/>
    <w:rPr>
      <w:rFonts w:ascii="Consolas" w:hAnsi="Consolas"/>
      <w:b/>
      <w:color w:val="007020"/>
      <w:sz w:val="22"/>
    </w:rPr>
  </w:style>
  <w:style w:type="character" w:customStyle="1" w:styleId="OperatorTok">
    <w:name w:val="OperatorTok"/>
    <w:basedOn w:val="VerbatimChar"/>
    <w:qFormat/>
    <w:rPr>
      <w:rFonts w:ascii="Consolas" w:hAnsi="Consolas"/>
      <w:color w:val="666666"/>
      <w:sz w:val="22"/>
    </w:rPr>
  </w:style>
  <w:style w:type="character" w:customStyle="1" w:styleId="BuiltInTok">
    <w:name w:val="BuiltInTok"/>
    <w:basedOn w:val="VerbatimChar"/>
    <w:qFormat/>
    <w:rPr>
      <w:rFonts w:ascii="Consolas" w:hAnsi="Consolas"/>
      <w:sz w:val="22"/>
    </w:rPr>
  </w:style>
  <w:style w:type="character" w:customStyle="1" w:styleId="ExtensionTok">
    <w:name w:val="ExtensionTok"/>
    <w:basedOn w:val="VerbatimChar"/>
    <w:qFormat/>
    <w:rPr>
      <w:rFonts w:ascii="Consolas" w:hAnsi="Consolas"/>
      <w:sz w:val="22"/>
    </w:rPr>
  </w:style>
  <w:style w:type="character" w:customStyle="1" w:styleId="PreprocessorTok">
    <w:name w:val="PreprocessorTok"/>
    <w:basedOn w:val="VerbatimChar"/>
    <w:qFormat/>
    <w:rPr>
      <w:rFonts w:ascii="Consolas" w:hAnsi="Consolas"/>
      <w:color w:val="BC7A00"/>
      <w:sz w:val="22"/>
    </w:rPr>
  </w:style>
  <w:style w:type="character" w:customStyle="1" w:styleId="AttributeTok">
    <w:name w:val="AttributeTok"/>
    <w:basedOn w:val="VerbatimChar"/>
    <w:qFormat/>
    <w:rPr>
      <w:rFonts w:ascii="Consolas" w:hAnsi="Consolas"/>
      <w:color w:val="7D9029"/>
      <w:sz w:val="22"/>
    </w:rPr>
  </w:style>
  <w:style w:type="character" w:customStyle="1" w:styleId="RegionMarkerTok">
    <w:name w:val="RegionMarkerTok"/>
    <w:basedOn w:val="VerbatimChar"/>
    <w:qFormat/>
    <w:rPr>
      <w:rFonts w:ascii="Consolas" w:hAnsi="Consolas"/>
      <w:sz w:val="22"/>
    </w:rPr>
  </w:style>
  <w:style w:type="character" w:customStyle="1" w:styleId="InformationTok">
    <w:name w:val="InformationTok"/>
    <w:basedOn w:val="VerbatimChar"/>
    <w:qFormat/>
    <w:rPr>
      <w:rFonts w:ascii="Consolas" w:hAnsi="Consolas"/>
      <w:b/>
      <w:i/>
      <w:color w:val="60A0B0"/>
      <w:sz w:val="22"/>
    </w:rPr>
  </w:style>
  <w:style w:type="character" w:customStyle="1" w:styleId="WarningTok">
    <w:name w:val="WarningTok"/>
    <w:basedOn w:val="VerbatimChar"/>
    <w:qFormat/>
    <w:rPr>
      <w:rFonts w:ascii="Consolas" w:hAnsi="Consolas"/>
      <w:b/>
      <w:i/>
      <w:color w:val="60A0B0"/>
      <w:sz w:val="22"/>
    </w:rPr>
  </w:style>
  <w:style w:type="character" w:customStyle="1" w:styleId="AlertTok">
    <w:name w:val="AlertTok"/>
    <w:basedOn w:val="VerbatimChar"/>
    <w:qFormat/>
    <w:rPr>
      <w:rFonts w:ascii="Consolas" w:hAnsi="Consolas"/>
      <w:b/>
      <w:color w:val="FF0000"/>
      <w:sz w:val="22"/>
    </w:rPr>
  </w:style>
  <w:style w:type="character" w:customStyle="1" w:styleId="ErrorTok">
    <w:name w:val="ErrorTok"/>
    <w:basedOn w:val="VerbatimChar"/>
    <w:qFormat/>
    <w:rPr>
      <w:rFonts w:ascii="Consolas" w:hAnsi="Consolas"/>
      <w:b/>
      <w:color w:val="FF0000"/>
      <w:sz w:val="22"/>
    </w:rPr>
  </w:style>
  <w:style w:type="character" w:customStyle="1" w:styleId="NormalTok">
    <w:name w:val="NormalTok"/>
    <w:basedOn w:val="VerbatimChar"/>
    <w:qFormat/>
    <w:rPr>
      <w:rFonts w:ascii="Consolas" w:hAnsi="Consolas"/>
      <w:sz w:val="22"/>
    </w:rPr>
  </w:style>
  <w:style w:type="character" w:customStyle="1" w:styleId="NumberingSymbols">
    <w:name w:val="Numbering Symbols"/>
    <w:qFormat/>
  </w:style>
  <w:style w:type="paragraph" w:customStyle="1" w:styleId="Heading">
    <w:name w:val="Heading"/>
    <w:basedOn w:val="Normal"/>
    <w:next w:val="BodyText"/>
    <w:qFormat/>
    <w:pPr>
      <w:keepNext/>
      <w:spacing w:before="240" w:after="120"/>
    </w:pPr>
    <w:rPr>
      <w:rFonts w:ascii="Liberation Sans" w:eastAsia="Noto Sans CJK SC Regular" w:hAnsi="Liberation Sans" w:cs="FreeSans"/>
      <w:sz w:val="28"/>
      <w:szCs w:val="28"/>
    </w:rPr>
  </w:style>
  <w:style w:type="paragraph" w:styleId="BodyText">
    <w:name w:val="Body Text"/>
    <w:basedOn w:val="Normal"/>
    <w:qFormat/>
    <w:pPr>
      <w:spacing w:before="180" w:after="180"/>
    </w:pPr>
  </w:style>
  <w:style w:type="paragraph" w:styleId="List">
    <w:name w:val="List"/>
    <w:basedOn w:val="BodyText"/>
    <w:rPr>
      <w:rFonts w:cs="FreeSans"/>
    </w:rPr>
  </w:style>
  <w:style w:type="paragraph" w:styleId="Caption">
    <w:name w:val="caption"/>
    <w:basedOn w:val="Normal"/>
    <w:link w:val="CaptionChar"/>
    <w:qFormat/>
    <w:pPr>
      <w:spacing w:after="120"/>
    </w:pPr>
    <w:rPr>
      <w:i/>
    </w:rPr>
  </w:style>
  <w:style w:type="paragraph" w:customStyle="1" w:styleId="Index">
    <w:name w:val="Index"/>
    <w:basedOn w:val="Normal"/>
    <w:qFormat/>
    <w:pPr>
      <w:suppressLineNumbers/>
    </w:pPr>
    <w:rPr>
      <w:rFonts w:cs="FreeSans"/>
    </w:rPr>
  </w:style>
  <w:style w:type="paragraph" w:customStyle="1" w:styleId="FirstParagraph">
    <w:name w:val="First Paragraph"/>
    <w:basedOn w:val="BodyText"/>
    <w:qFormat/>
  </w:style>
  <w:style w:type="paragraph" w:customStyle="1" w:styleId="Compact">
    <w:name w:val="Compact"/>
    <w:basedOn w:val="BodyText"/>
    <w:qFormat/>
    <w:pPr>
      <w:spacing w:before="36" w:after="36"/>
    </w:pPr>
  </w:style>
  <w:style w:type="paragraph" w:styleId="Title">
    <w:name w:val="Title"/>
    <w:basedOn w:val="Normal"/>
    <w:qFormat/>
    <w:pPr>
      <w:keepNext/>
      <w:keepLines/>
      <w:spacing w:before="480" w:after="240"/>
      <w:jc w:val="center"/>
    </w:pPr>
    <w:rPr>
      <w:rFonts w:ascii="Cambria" w:eastAsiaTheme="majorEastAsia" w:hAnsi="Cambria" w:cstheme="majorBidi"/>
      <w:b/>
      <w:bCs/>
      <w:sz w:val="36"/>
      <w:szCs w:val="36"/>
    </w:rPr>
  </w:style>
  <w:style w:type="paragraph" w:styleId="Subtitle">
    <w:name w:val="Subtitle"/>
    <w:basedOn w:val="Title"/>
    <w:qFormat/>
    <w:pPr>
      <w:spacing w:before="240"/>
    </w:pPr>
    <w:rPr>
      <w:sz w:val="30"/>
      <w:szCs w:val="30"/>
    </w:rPr>
  </w:style>
  <w:style w:type="paragraph" w:customStyle="1" w:styleId="Author">
    <w:name w:val="Author"/>
    <w:qFormat/>
    <w:pPr>
      <w:keepNext/>
      <w:keepLines/>
      <w:jc w:val="center"/>
    </w:pPr>
    <w:rPr>
      <w:color w:val="00000A"/>
      <w:sz w:val="24"/>
    </w:rPr>
  </w:style>
  <w:style w:type="paragraph" w:styleId="Date">
    <w:name w:val="Date"/>
    <w:qFormat/>
    <w:pPr>
      <w:keepNext/>
      <w:keepLines/>
      <w:jc w:val="center"/>
    </w:pPr>
    <w:rPr>
      <w:color w:val="00000A"/>
      <w:sz w:val="24"/>
    </w:rPr>
  </w:style>
  <w:style w:type="paragraph" w:customStyle="1" w:styleId="Abstract">
    <w:name w:val="Abstract"/>
    <w:basedOn w:val="Normal"/>
    <w:qFormat/>
    <w:pPr>
      <w:keepNext/>
      <w:keepLines/>
      <w:spacing w:before="300" w:after="300"/>
    </w:pPr>
    <w:rPr>
      <w:sz w:val="20"/>
      <w:szCs w:val="20"/>
    </w:rPr>
  </w:style>
  <w:style w:type="paragraph" w:styleId="Bibliography">
    <w:name w:val="Bibliography"/>
    <w:basedOn w:val="Normal"/>
    <w:qFormat/>
    <w:pPr>
      <w:spacing w:after="240"/>
    </w:pPr>
  </w:style>
  <w:style w:type="paragraph" w:styleId="BlockText">
    <w:name w:val="Block Text"/>
    <w:basedOn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paragraph" w:customStyle="1" w:styleId="DefinitionTerm">
    <w:name w:val="Definition Term"/>
    <w:basedOn w:val="Normal"/>
    <w:qFormat/>
    <w:pPr>
      <w:keepNext/>
      <w:keepLines/>
      <w:spacing w:after="0"/>
    </w:pPr>
    <w:rPr>
      <w:b/>
    </w:rPr>
  </w:style>
  <w:style w:type="paragraph" w:customStyle="1" w:styleId="Definition">
    <w:name w:val="Definition"/>
    <w:basedOn w:val="Normal"/>
    <w:qFormat/>
  </w:style>
  <w:style w:type="paragraph" w:customStyle="1" w:styleId="TableCaption">
    <w:name w:val="Table Caption"/>
    <w:basedOn w:val="Caption"/>
    <w:qFormat/>
    <w:pPr>
      <w:keepNext/>
    </w:pPr>
  </w:style>
  <w:style w:type="paragraph" w:customStyle="1" w:styleId="ImageCaption">
    <w:name w:val="Image Caption"/>
    <w:basedOn w:val="Caption"/>
    <w:qFormat/>
  </w:style>
  <w:style w:type="paragraph" w:customStyle="1" w:styleId="Figure">
    <w:name w:val="Figure"/>
    <w:basedOn w:val="Normal"/>
    <w:qFormat/>
  </w:style>
  <w:style w:type="paragraph" w:customStyle="1" w:styleId="CaptionedFigure">
    <w:name w:val="Captioned Figure"/>
    <w:basedOn w:val="Figure"/>
    <w:qFormat/>
    <w:pPr>
      <w:keepNext/>
    </w:pPr>
  </w:style>
  <w:style w:type="paragraph" w:styleId="TOCHeading">
    <w:name w:val="TOC Heading"/>
    <w:basedOn w:val="Heading1"/>
    <w:uiPriority w:val="39"/>
    <w:unhideWhenUsed/>
    <w:qFormat/>
    <w:pPr>
      <w:spacing w:before="240" w:line="259" w:lineRule="auto"/>
    </w:pPr>
    <w:rPr>
      <w:b w:val="0"/>
      <w:bCs w:val="0"/>
      <w:color w:val="365F91" w:themeColor="accent1" w:themeShade="BF"/>
    </w:rPr>
  </w:style>
  <w:style w:type="paragraph" w:customStyle="1" w:styleId="SourceCode">
    <w:name w:val="Source Code"/>
    <w:basedOn w:val="Normal"/>
    <w:link w:val="VerbatimChar"/>
    <w:qFormat/>
  </w:style>
  <w:style w:type="paragraph" w:customStyle="1" w:styleId="ReferenceHeader">
    <w:name w:val="ReferenceHeader"/>
    <w:basedOn w:val="Heading1"/>
    <w:qFormat/>
    <w:pPr>
      <w:ind w:left="360" w:hanging="360"/>
    </w:pPr>
  </w:style>
  <w:style w:type="numbering" w:customStyle="1" w:styleId="Numbering1">
    <w:name w:val="Numbering 1"/>
    <w:qFormat/>
  </w:style>
  <w:style w:type="table" w:customStyle="1" w:styleId="Table">
    <w:name w:val="Table"/>
    <w:semiHidden/>
    <w:unhideWhenUsed/>
    <w:qFormat/>
    <w:tblPr>
      <w:tblInd w:w="0" w:type="dxa"/>
      <w:tblCellMar>
        <w:top w:w="0" w:type="dxa"/>
        <w:left w:w="108" w:type="dxa"/>
        <w:bottom w:w="0" w:type="dxa"/>
        <w:right w:w="108" w:type="dxa"/>
      </w:tblCellMar>
    </w:tblPr>
  </w:style>
  <w:style w:type="table" w:styleId="TableGrid">
    <w:name w:val="Table Grid"/>
    <w:basedOn w:val="TableNormal"/>
    <w:rsid w:val="005D642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3F1460"/>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2283083">
      <w:bodyDiv w:val="1"/>
      <w:marLeft w:val="0"/>
      <w:marRight w:val="0"/>
      <w:marTop w:val="0"/>
      <w:marBottom w:val="0"/>
      <w:divBdr>
        <w:top w:val="none" w:sz="0" w:space="0" w:color="auto"/>
        <w:left w:val="none" w:sz="0" w:space="0" w:color="auto"/>
        <w:bottom w:val="none" w:sz="0" w:space="0" w:color="auto"/>
        <w:right w:val="none" w:sz="0" w:space="0" w:color="auto"/>
      </w:divBdr>
      <w:divsChild>
        <w:div w:id="831215983">
          <w:marLeft w:val="0"/>
          <w:marRight w:val="0"/>
          <w:marTop w:val="0"/>
          <w:marBottom w:val="0"/>
          <w:divBdr>
            <w:top w:val="none" w:sz="0" w:space="0" w:color="auto"/>
            <w:left w:val="none" w:sz="0" w:space="0" w:color="auto"/>
            <w:bottom w:val="none" w:sz="0" w:space="0" w:color="auto"/>
            <w:right w:val="none" w:sz="0" w:space="0" w:color="auto"/>
          </w:divBdr>
          <w:divsChild>
            <w:div w:id="14769507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8442667">
      <w:bodyDiv w:val="1"/>
      <w:marLeft w:val="0"/>
      <w:marRight w:val="0"/>
      <w:marTop w:val="0"/>
      <w:marBottom w:val="0"/>
      <w:divBdr>
        <w:top w:val="none" w:sz="0" w:space="0" w:color="auto"/>
        <w:left w:val="none" w:sz="0" w:space="0" w:color="auto"/>
        <w:bottom w:val="none" w:sz="0" w:space="0" w:color="auto"/>
        <w:right w:val="none" w:sz="0" w:space="0" w:color="auto"/>
      </w:divBdr>
      <w:divsChild>
        <w:div w:id="1827236878">
          <w:marLeft w:val="0"/>
          <w:marRight w:val="0"/>
          <w:marTop w:val="0"/>
          <w:marBottom w:val="0"/>
          <w:divBdr>
            <w:top w:val="none" w:sz="0" w:space="0" w:color="auto"/>
            <w:left w:val="none" w:sz="0" w:space="0" w:color="auto"/>
            <w:bottom w:val="none" w:sz="0" w:space="0" w:color="auto"/>
            <w:right w:val="none" w:sz="0" w:space="0" w:color="auto"/>
          </w:divBdr>
          <w:divsChild>
            <w:div w:id="890507646">
              <w:marLeft w:val="0"/>
              <w:marRight w:val="0"/>
              <w:marTop w:val="0"/>
              <w:marBottom w:val="0"/>
              <w:divBdr>
                <w:top w:val="none" w:sz="0" w:space="0" w:color="auto"/>
                <w:left w:val="none" w:sz="0" w:space="0" w:color="auto"/>
                <w:bottom w:val="none" w:sz="0" w:space="0" w:color="auto"/>
                <w:right w:val="none" w:sz="0" w:space="0" w:color="auto"/>
              </w:divBdr>
            </w:div>
            <w:div w:id="491876745">
              <w:marLeft w:val="0"/>
              <w:marRight w:val="0"/>
              <w:marTop w:val="0"/>
              <w:marBottom w:val="0"/>
              <w:divBdr>
                <w:top w:val="none" w:sz="0" w:space="0" w:color="auto"/>
                <w:left w:val="none" w:sz="0" w:space="0" w:color="auto"/>
                <w:bottom w:val="none" w:sz="0" w:space="0" w:color="auto"/>
                <w:right w:val="none" w:sz="0" w:space="0" w:color="auto"/>
              </w:divBdr>
            </w:div>
            <w:div w:id="1273707001">
              <w:marLeft w:val="0"/>
              <w:marRight w:val="0"/>
              <w:marTop w:val="0"/>
              <w:marBottom w:val="0"/>
              <w:divBdr>
                <w:top w:val="none" w:sz="0" w:space="0" w:color="auto"/>
                <w:left w:val="none" w:sz="0" w:space="0" w:color="auto"/>
                <w:bottom w:val="none" w:sz="0" w:space="0" w:color="auto"/>
                <w:right w:val="none" w:sz="0" w:space="0" w:color="auto"/>
              </w:divBdr>
            </w:div>
            <w:div w:id="435827782">
              <w:marLeft w:val="0"/>
              <w:marRight w:val="0"/>
              <w:marTop w:val="0"/>
              <w:marBottom w:val="0"/>
              <w:divBdr>
                <w:top w:val="none" w:sz="0" w:space="0" w:color="auto"/>
                <w:left w:val="none" w:sz="0" w:space="0" w:color="auto"/>
                <w:bottom w:val="none" w:sz="0" w:space="0" w:color="auto"/>
                <w:right w:val="none" w:sz="0" w:space="0" w:color="auto"/>
              </w:divBdr>
            </w:div>
            <w:div w:id="1766030770">
              <w:marLeft w:val="0"/>
              <w:marRight w:val="0"/>
              <w:marTop w:val="0"/>
              <w:marBottom w:val="0"/>
              <w:divBdr>
                <w:top w:val="none" w:sz="0" w:space="0" w:color="auto"/>
                <w:left w:val="none" w:sz="0" w:space="0" w:color="auto"/>
                <w:bottom w:val="none" w:sz="0" w:space="0" w:color="auto"/>
                <w:right w:val="none" w:sz="0" w:space="0" w:color="auto"/>
              </w:divBdr>
            </w:div>
            <w:div w:id="1188327530">
              <w:marLeft w:val="0"/>
              <w:marRight w:val="0"/>
              <w:marTop w:val="0"/>
              <w:marBottom w:val="0"/>
              <w:divBdr>
                <w:top w:val="none" w:sz="0" w:space="0" w:color="auto"/>
                <w:left w:val="none" w:sz="0" w:space="0" w:color="auto"/>
                <w:bottom w:val="none" w:sz="0" w:space="0" w:color="auto"/>
                <w:right w:val="none" w:sz="0" w:space="0" w:color="auto"/>
              </w:divBdr>
            </w:div>
            <w:div w:id="979000814">
              <w:marLeft w:val="0"/>
              <w:marRight w:val="0"/>
              <w:marTop w:val="0"/>
              <w:marBottom w:val="0"/>
              <w:divBdr>
                <w:top w:val="none" w:sz="0" w:space="0" w:color="auto"/>
                <w:left w:val="none" w:sz="0" w:space="0" w:color="auto"/>
                <w:bottom w:val="none" w:sz="0" w:space="0" w:color="auto"/>
                <w:right w:val="none" w:sz="0" w:space="0" w:color="auto"/>
              </w:divBdr>
            </w:div>
            <w:div w:id="408163265">
              <w:marLeft w:val="0"/>
              <w:marRight w:val="0"/>
              <w:marTop w:val="0"/>
              <w:marBottom w:val="0"/>
              <w:divBdr>
                <w:top w:val="none" w:sz="0" w:space="0" w:color="auto"/>
                <w:left w:val="none" w:sz="0" w:space="0" w:color="auto"/>
                <w:bottom w:val="none" w:sz="0" w:space="0" w:color="auto"/>
                <w:right w:val="none" w:sz="0" w:space="0" w:color="auto"/>
              </w:divBdr>
            </w:div>
            <w:div w:id="1470824793">
              <w:marLeft w:val="0"/>
              <w:marRight w:val="0"/>
              <w:marTop w:val="0"/>
              <w:marBottom w:val="0"/>
              <w:divBdr>
                <w:top w:val="none" w:sz="0" w:space="0" w:color="auto"/>
                <w:left w:val="none" w:sz="0" w:space="0" w:color="auto"/>
                <w:bottom w:val="none" w:sz="0" w:space="0" w:color="auto"/>
                <w:right w:val="none" w:sz="0" w:space="0" w:color="auto"/>
              </w:divBdr>
            </w:div>
            <w:div w:id="1026949239">
              <w:marLeft w:val="0"/>
              <w:marRight w:val="0"/>
              <w:marTop w:val="0"/>
              <w:marBottom w:val="0"/>
              <w:divBdr>
                <w:top w:val="none" w:sz="0" w:space="0" w:color="auto"/>
                <w:left w:val="none" w:sz="0" w:space="0" w:color="auto"/>
                <w:bottom w:val="none" w:sz="0" w:space="0" w:color="auto"/>
                <w:right w:val="none" w:sz="0" w:space="0" w:color="auto"/>
              </w:divBdr>
            </w:div>
            <w:div w:id="12773709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8365057">
      <w:bodyDiv w:val="1"/>
      <w:marLeft w:val="0"/>
      <w:marRight w:val="0"/>
      <w:marTop w:val="0"/>
      <w:marBottom w:val="0"/>
      <w:divBdr>
        <w:top w:val="none" w:sz="0" w:space="0" w:color="auto"/>
        <w:left w:val="none" w:sz="0" w:space="0" w:color="auto"/>
        <w:bottom w:val="none" w:sz="0" w:space="0" w:color="auto"/>
        <w:right w:val="none" w:sz="0" w:space="0" w:color="auto"/>
      </w:divBdr>
      <w:divsChild>
        <w:div w:id="742677746">
          <w:marLeft w:val="0"/>
          <w:marRight w:val="0"/>
          <w:marTop w:val="0"/>
          <w:marBottom w:val="0"/>
          <w:divBdr>
            <w:top w:val="none" w:sz="0" w:space="0" w:color="auto"/>
            <w:left w:val="none" w:sz="0" w:space="0" w:color="auto"/>
            <w:bottom w:val="none" w:sz="0" w:space="0" w:color="auto"/>
            <w:right w:val="none" w:sz="0" w:space="0" w:color="auto"/>
          </w:divBdr>
          <w:divsChild>
            <w:div w:id="690383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91064974">
      <w:bodyDiv w:val="1"/>
      <w:marLeft w:val="0"/>
      <w:marRight w:val="0"/>
      <w:marTop w:val="0"/>
      <w:marBottom w:val="0"/>
      <w:divBdr>
        <w:top w:val="none" w:sz="0" w:space="0" w:color="auto"/>
        <w:left w:val="none" w:sz="0" w:space="0" w:color="auto"/>
        <w:bottom w:val="none" w:sz="0" w:space="0" w:color="auto"/>
        <w:right w:val="none" w:sz="0" w:space="0" w:color="auto"/>
      </w:divBdr>
      <w:divsChild>
        <w:div w:id="271398338">
          <w:marLeft w:val="0"/>
          <w:marRight w:val="0"/>
          <w:marTop w:val="0"/>
          <w:marBottom w:val="0"/>
          <w:divBdr>
            <w:top w:val="none" w:sz="0" w:space="0" w:color="auto"/>
            <w:left w:val="none" w:sz="0" w:space="0" w:color="auto"/>
            <w:bottom w:val="none" w:sz="0" w:space="0" w:color="auto"/>
            <w:right w:val="none" w:sz="0" w:space="0" w:color="auto"/>
          </w:divBdr>
          <w:divsChild>
            <w:div w:id="1372925720">
              <w:marLeft w:val="0"/>
              <w:marRight w:val="0"/>
              <w:marTop w:val="0"/>
              <w:marBottom w:val="0"/>
              <w:divBdr>
                <w:top w:val="none" w:sz="0" w:space="0" w:color="auto"/>
                <w:left w:val="none" w:sz="0" w:space="0" w:color="auto"/>
                <w:bottom w:val="none" w:sz="0" w:space="0" w:color="auto"/>
                <w:right w:val="none" w:sz="0" w:space="0" w:color="auto"/>
              </w:divBdr>
            </w:div>
            <w:div w:id="1298603720">
              <w:marLeft w:val="0"/>
              <w:marRight w:val="0"/>
              <w:marTop w:val="0"/>
              <w:marBottom w:val="0"/>
              <w:divBdr>
                <w:top w:val="none" w:sz="0" w:space="0" w:color="auto"/>
                <w:left w:val="none" w:sz="0" w:space="0" w:color="auto"/>
                <w:bottom w:val="none" w:sz="0" w:space="0" w:color="auto"/>
                <w:right w:val="none" w:sz="0" w:space="0" w:color="auto"/>
              </w:divBdr>
            </w:div>
            <w:div w:id="1732343016">
              <w:marLeft w:val="0"/>
              <w:marRight w:val="0"/>
              <w:marTop w:val="0"/>
              <w:marBottom w:val="0"/>
              <w:divBdr>
                <w:top w:val="none" w:sz="0" w:space="0" w:color="auto"/>
                <w:left w:val="none" w:sz="0" w:space="0" w:color="auto"/>
                <w:bottom w:val="none" w:sz="0" w:space="0" w:color="auto"/>
                <w:right w:val="none" w:sz="0" w:space="0" w:color="auto"/>
              </w:divBdr>
            </w:div>
            <w:div w:id="457645248">
              <w:marLeft w:val="0"/>
              <w:marRight w:val="0"/>
              <w:marTop w:val="0"/>
              <w:marBottom w:val="0"/>
              <w:divBdr>
                <w:top w:val="none" w:sz="0" w:space="0" w:color="auto"/>
                <w:left w:val="none" w:sz="0" w:space="0" w:color="auto"/>
                <w:bottom w:val="none" w:sz="0" w:space="0" w:color="auto"/>
                <w:right w:val="none" w:sz="0" w:space="0" w:color="auto"/>
              </w:divBdr>
            </w:div>
            <w:div w:id="192813440">
              <w:marLeft w:val="0"/>
              <w:marRight w:val="0"/>
              <w:marTop w:val="0"/>
              <w:marBottom w:val="0"/>
              <w:divBdr>
                <w:top w:val="none" w:sz="0" w:space="0" w:color="auto"/>
                <w:left w:val="none" w:sz="0" w:space="0" w:color="auto"/>
                <w:bottom w:val="none" w:sz="0" w:space="0" w:color="auto"/>
                <w:right w:val="none" w:sz="0" w:space="0" w:color="auto"/>
              </w:divBdr>
            </w:div>
            <w:div w:id="1336033516">
              <w:marLeft w:val="0"/>
              <w:marRight w:val="0"/>
              <w:marTop w:val="0"/>
              <w:marBottom w:val="0"/>
              <w:divBdr>
                <w:top w:val="none" w:sz="0" w:space="0" w:color="auto"/>
                <w:left w:val="none" w:sz="0" w:space="0" w:color="auto"/>
                <w:bottom w:val="none" w:sz="0" w:space="0" w:color="auto"/>
                <w:right w:val="none" w:sz="0" w:space="0" w:color="auto"/>
              </w:divBdr>
            </w:div>
            <w:div w:id="1006402736">
              <w:marLeft w:val="0"/>
              <w:marRight w:val="0"/>
              <w:marTop w:val="0"/>
              <w:marBottom w:val="0"/>
              <w:divBdr>
                <w:top w:val="none" w:sz="0" w:space="0" w:color="auto"/>
                <w:left w:val="none" w:sz="0" w:space="0" w:color="auto"/>
                <w:bottom w:val="none" w:sz="0" w:space="0" w:color="auto"/>
                <w:right w:val="none" w:sz="0" w:space="0" w:color="auto"/>
              </w:divBdr>
            </w:div>
            <w:div w:id="457722448">
              <w:marLeft w:val="0"/>
              <w:marRight w:val="0"/>
              <w:marTop w:val="0"/>
              <w:marBottom w:val="0"/>
              <w:divBdr>
                <w:top w:val="none" w:sz="0" w:space="0" w:color="auto"/>
                <w:left w:val="none" w:sz="0" w:space="0" w:color="auto"/>
                <w:bottom w:val="none" w:sz="0" w:space="0" w:color="auto"/>
                <w:right w:val="none" w:sz="0" w:space="0" w:color="auto"/>
              </w:divBdr>
            </w:div>
            <w:div w:id="189270015">
              <w:marLeft w:val="0"/>
              <w:marRight w:val="0"/>
              <w:marTop w:val="0"/>
              <w:marBottom w:val="0"/>
              <w:divBdr>
                <w:top w:val="none" w:sz="0" w:space="0" w:color="auto"/>
                <w:left w:val="none" w:sz="0" w:space="0" w:color="auto"/>
                <w:bottom w:val="none" w:sz="0" w:space="0" w:color="auto"/>
                <w:right w:val="none" w:sz="0" w:space="0" w:color="auto"/>
              </w:divBdr>
            </w:div>
            <w:div w:id="1154880825">
              <w:marLeft w:val="0"/>
              <w:marRight w:val="0"/>
              <w:marTop w:val="0"/>
              <w:marBottom w:val="0"/>
              <w:divBdr>
                <w:top w:val="none" w:sz="0" w:space="0" w:color="auto"/>
                <w:left w:val="none" w:sz="0" w:space="0" w:color="auto"/>
                <w:bottom w:val="none" w:sz="0" w:space="0" w:color="auto"/>
                <w:right w:val="none" w:sz="0" w:space="0" w:color="auto"/>
              </w:divBdr>
            </w:div>
            <w:div w:id="12233709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55479801">
      <w:bodyDiv w:val="1"/>
      <w:marLeft w:val="0"/>
      <w:marRight w:val="0"/>
      <w:marTop w:val="0"/>
      <w:marBottom w:val="0"/>
      <w:divBdr>
        <w:top w:val="none" w:sz="0" w:space="0" w:color="auto"/>
        <w:left w:val="none" w:sz="0" w:space="0" w:color="auto"/>
        <w:bottom w:val="none" w:sz="0" w:space="0" w:color="auto"/>
        <w:right w:val="none" w:sz="0" w:space="0" w:color="auto"/>
      </w:divBdr>
      <w:divsChild>
        <w:div w:id="1933584964">
          <w:marLeft w:val="0"/>
          <w:marRight w:val="0"/>
          <w:marTop w:val="0"/>
          <w:marBottom w:val="0"/>
          <w:divBdr>
            <w:top w:val="none" w:sz="0" w:space="0" w:color="auto"/>
            <w:left w:val="none" w:sz="0" w:space="0" w:color="auto"/>
            <w:bottom w:val="none" w:sz="0" w:space="0" w:color="auto"/>
            <w:right w:val="none" w:sz="0" w:space="0" w:color="auto"/>
          </w:divBdr>
          <w:divsChild>
            <w:div w:id="7706629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4190773">
      <w:bodyDiv w:val="1"/>
      <w:marLeft w:val="0"/>
      <w:marRight w:val="0"/>
      <w:marTop w:val="0"/>
      <w:marBottom w:val="0"/>
      <w:divBdr>
        <w:top w:val="none" w:sz="0" w:space="0" w:color="auto"/>
        <w:left w:val="none" w:sz="0" w:space="0" w:color="auto"/>
        <w:bottom w:val="none" w:sz="0" w:space="0" w:color="auto"/>
        <w:right w:val="none" w:sz="0" w:space="0" w:color="auto"/>
      </w:divBdr>
      <w:divsChild>
        <w:div w:id="2127968406">
          <w:marLeft w:val="0"/>
          <w:marRight w:val="0"/>
          <w:marTop w:val="0"/>
          <w:marBottom w:val="0"/>
          <w:divBdr>
            <w:top w:val="none" w:sz="0" w:space="0" w:color="auto"/>
            <w:left w:val="none" w:sz="0" w:space="0" w:color="auto"/>
            <w:bottom w:val="none" w:sz="0" w:space="0" w:color="auto"/>
            <w:right w:val="none" w:sz="0" w:space="0" w:color="auto"/>
          </w:divBdr>
          <w:divsChild>
            <w:div w:id="19213301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allowPNG/>
</w:webSettings>
</file>

<file path=word/_rels/document.xml.rels><?xml version="1.0" encoding="UTF-8" standalone="yes"?>
<Relationships xmlns="http://schemas.openxmlformats.org/package/2006/relationships"><Relationship Id="rId13" Type="http://schemas.openxmlformats.org/officeDocument/2006/relationships/hyperlink" Target="https://doi.org/10.1109/E2SC.2014.9" TargetMode="External"/><Relationship Id="rId18" Type="http://schemas.openxmlformats.org/officeDocument/2006/relationships/hyperlink" Target="https://doi.org/10.1109/ISVC.2010.5656417" TargetMode="External"/><Relationship Id="rId26" Type="http://schemas.openxmlformats.org/officeDocument/2006/relationships/hyperlink" Target="https://doi.org/10.1109/ICUS52573.2021.9641245" TargetMode="External"/><Relationship Id="rId39" Type="http://schemas.openxmlformats.org/officeDocument/2006/relationships/hyperlink" Target="https://doi.org/10.1109/IJCNN.2015.7280445" TargetMode="External"/><Relationship Id="rId21" Type="http://schemas.openxmlformats.org/officeDocument/2006/relationships/hyperlink" Target="https://doi.org/10.1109/IEEM.2012.6837929" TargetMode="External"/><Relationship Id="rId34" Type="http://schemas.openxmlformats.org/officeDocument/2006/relationships/hyperlink" Target="https://doi.org/10.23919/INDIACom49435.2020.9083687" TargetMode="External"/><Relationship Id="rId42" Type="http://schemas.openxmlformats.org/officeDocument/2006/relationships/hyperlink" Target="https://doi.org/10.1109/ITNG.2010.65" TargetMode="External"/><Relationship Id="rId47" Type="http://schemas.openxmlformats.org/officeDocument/2006/relationships/hyperlink" Target="https://doi.org/10.1109/MeMeA52024.2021.9478746" TargetMode="External"/><Relationship Id="rId50" Type="http://schemas.openxmlformats.org/officeDocument/2006/relationships/hyperlink" Target="https://doi.org/10.1109/ICDARW.2019.40089" TargetMode="External"/><Relationship Id="rId55" Type="http://schemas.openxmlformats.org/officeDocument/2006/relationships/hyperlink" Target="https://doi.org/10.1109/TEM.2019.2939398" TargetMode="External"/><Relationship Id="rId7" Type="http://schemas.openxmlformats.org/officeDocument/2006/relationships/hyperlink" Target="https://doi.org/10.1109/TEM.2019.2939398" TargetMode="External"/><Relationship Id="rId2" Type="http://schemas.openxmlformats.org/officeDocument/2006/relationships/styles" Target="styles.xml"/><Relationship Id="rId16" Type="http://schemas.openxmlformats.org/officeDocument/2006/relationships/hyperlink" Target="https://doi.org/10.1109/CSCWD.2017.8066746" TargetMode="External"/><Relationship Id="rId29" Type="http://schemas.openxmlformats.org/officeDocument/2006/relationships/hyperlink" Target="https://doi.org/10.1109/IS.2012.6335145" TargetMode="External"/><Relationship Id="rId11" Type="http://schemas.openxmlformats.org/officeDocument/2006/relationships/hyperlink" Target="https://doi.org/10.1109/ICCSE49874.2020.9201900" TargetMode="External"/><Relationship Id="rId24" Type="http://schemas.openxmlformats.org/officeDocument/2006/relationships/hyperlink" Target="https://doi.org/10.1109/CSIE.2009.764" TargetMode="External"/><Relationship Id="rId32" Type="http://schemas.openxmlformats.org/officeDocument/2006/relationships/hyperlink" Target="https://doi.org/10.1109/MFI.2014.6997742" TargetMode="External"/><Relationship Id="rId37" Type="http://schemas.openxmlformats.org/officeDocument/2006/relationships/hyperlink" Target="https://doi.org/10.1109/GSCIT.2014.6970130" TargetMode="External"/><Relationship Id="rId40" Type="http://schemas.openxmlformats.org/officeDocument/2006/relationships/hyperlink" Target="https://doi.org/10.1109/FiCloud.2014.30" TargetMode="External"/><Relationship Id="rId45" Type="http://schemas.openxmlformats.org/officeDocument/2006/relationships/hyperlink" Target="https://doi.org/10.1109/CIBCB.2009.4925701" TargetMode="External"/><Relationship Id="rId53" Type="http://schemas.openxmlformats.org/officeDocument/2006/relationships/hyperlink" Target="https://doi.org/10.1109/ICESS.2008.6" TargetMode="External"/><Relationship Id="rId58" Type="http://schemas.openxmlformats.org/officeDocument/2006/relationships/fontTable" Target="fontTable.xml"/><Relationship Id="rId5" Type="http://schemas.openxmlformats.org/officeDocument/2006/relationships/footnotes" Target="footnotes.xml"/><Relationship Id="rId19" Type="http://schemas.openxmlformats.org/officeDocument/2006/relationships/hyperlink" Target="https://doi.org/10.1109/ICEET53442.2021.9659628" TargetMode="External"/><Relationship Id="rId4" Type="http://schemas.openxmlformats.org/officeDocument/2006/relationships/webSettings" Target="webSettings.xml"/><Relationship Id="rId9" Type="http://schemas.openxmlformats.org/officeDocument/2006/relationships/hyperlink" Target="https://doi.org/10.1109/TENCON.2019.8929385" TargetMode="External"/><Relationship Id="rId14" Type="http://schemas.openxmlformats.org/officeDocument/2006/relationships/hyperlink" Target="https://doi.org/10.1109/BRACIS.2017.61" TargetMode="External"/><Relationship Id="rId22" Type="http://schemas.openxmlformats.org/officeDocument/2006/relationships/hyperlink" Target="https://doi.org/10.1109/BECITHCON48839.2019.9063199" TargetMode="External"/><Relationship Id="rId27" Type="http://schemas.openxmlformats.org/officeDocument/2006/relationships/hyperlink" Target="https://doi.org/10.1109/ICDM.2001.989529" TargetMode="External"/><Relationship Id="rId30" Type="http://schemas.openxmlformats.org/officeDocument/2006/relationships/hyperlink" Target="https://doi.org/10.1109/BigData.2017.8258222" TargetMode="External"/><Relationship Id="rId35" Type="http://schemas.openxmlformats.org/officeDocument/2006/relationships/hyperlink" Target="https://doi.org/10.1109/ICDS47004.2019.8942242" TargetMode="External"/><Relationship Id="rId43" Type="http://schemas.openxmlformats.org/officeDocument/2006/relationships/hyperlink" Target="https://doi.org/10.1109/SCIS-ISIS.2012.6505021" TargetMode="External"/><Relationship Id="rId48" Type="http://schemas.openxmlformats.org/officeDocument/2006/relationships/hyperlink" Target="https://doi.org/10.1109/COMPSAC.2013.60" TargetMode="External"/><Relationship Id="rId56" Type="http://schemas.openxmlformats.org/officeDocument/2006/relationships/hyperlink" Target="https://doi.org/10.1109/TGRS.2017.2702061" TargetMode="External"/><Relationship Id="rId8" Type="http://schemas.openxmlformats.org/officeDocument/2006/relationships/hyperlink" Target="https://doi.org/10.1109/ACCESS.2020.3014021" TargetMode="External"/><Relationship Id="rId51" Type="http://schemas.openxmlformats.org/officeDocument/2006/relationships/hyperlink" Target="https://doi.org/10.1109/ISCSLP.2014.6936604" TargetMode="External"/><Relationship Id="rId3" Type="http://schemas.openxmlformats.org/officeDocument/2006/relationships/settings" Target="settings.xml"/><Relationship Id="rId12" Type="http://schemas.openxmlformats.org/officeDocument/2006/relationships/hyperlink" Target="https://doi.org/10.1109/EMBC46164.2021.9630267" TargetMode="External"/><Relationship Id="rId17" Type="http://schemas.openxmlformats.org/officeDocument/2006/relationships/hyperlink" Target="https://doi.org/10.1109/TNN.2007.902955" TargetMode="External"/><Relationship Id="rId25" Type="http://schemas.openxmlformats.org/officeDocument/2006/relationships/hyperlink" Target="https://doi.org/10.1109/ITNEC.2016.7560449" TargetMode="External"/><Relationship Id="rId33" Type="http://schemas.openxmlformats.org/officeDocument/2006/relationships/hyperlink" Target="https://doi.org/10.1049/ic.2012.0146" TargetMode="External"/><Relationship Id="rId38" Type="http://schemas.openxmlformats.org/officeDocument/2006/relationships/hyperlink" Target="https://doi.org/10.1109/INCOS45849.2019.8951405" TargetMode="External"/><Relationship Id="rId46" Type="http://schemas.openxmlformats.org/officeDocument/2006/relationships/hyperlink" Target="https://doi.org/10.1109/iFUZZY.2014.7091258" TargetMode="External"/><Relationship Id="rId59" Type="http://schemas.openxmlformats.org/officeDocument/2006/relationships/theme" Target="theme/theme1.xml"/><Relationship Id="rId20" Type="http://schemas.openxmlformats.org/officeDocument/2006/relationships/hyperlink" Target="https://doi.org/10.1109/SSCI.2018.8628621" TargetMode="External"/><Relationship Id="rId41" Type="http://schemas.openxmlformats.org/officeDocument/2006/relationships/hyperlink" Target="https://doi.org/10.1109/FUZZ-IEEE.2013.6622376" TargetMode="External"/><Relationship Id="rId54" Type="http://schemas.openxmlformats.org/officeDocument/2006/relationships/hyperlink" Target="https://doi.org/10.1109/TGRS.2018.2888618" TargetMode="External"/><Relationship Id="rId1" Type="http://schemas.openxmlformats.org/officeDocument/2006/relationships/numbering" Target="numbering.xml"/><Relationship Id="rId6" Type="http://schemas.openxmlformats.org/officeDocument/2006/relationships/endnotes" Target="endnotes.xml"/><Relationship Id="rId15" Type="http://schemas.openxmlformats.org/officeDocument/2006/relationships/hyperlink" Target="https://doi.org/10.1109/ADCOM.2008.4760441" TargetMode="External"/><Relationship Id="rId23" Type="http://schemas.openxmlformats.org/officeDocument/2006/relationships/hyperlink" Target="https://doi.org/10.1109/ACCESS.2019.2952912" TargetMode="External"/><Relationship Id="rId28" Type="http://schemas.openxmlformats.org/officeDocument/2006/relationships/hyperlink" Target="https://doi.org/10.1109/ICCIC.2016.7919534" TargetMode="External"/><Relationship Id="rId36" Type="http://schemas.openxmlformats.org/officeDocument/2006/relationships/hyperlink" Target="https://doi.org/10.1049/cp.2017.0108" TargetMode="External"/><Relationship Id="rId49" Type="http://schemas.openxmlformats.org/officeDocument/2006/relationships/hyperlink" Target="https://doi.org/10.1109/ICSM.2012.6405332" TargetMode="External"/><Relationship Id="rId57" Type="http://schemas.openxmlformats.org/officeDocument/2006/relationships/hyperlink" Target="https://doi.org/10.1109/TFUZZ.2021.3119240" TargetMode="External"/><Relationship Id="rId10" Type="http://schemas.openxmlformats.org/officeDocument/2006/relationships/hyperlink" Target="https://doi.org/10.1109/INFVIS.1998.729559" TargetMode="External"/><Relationship Id="rId31" Type="http://schemas.openxmlformats.org/officeDocument/2006/relationships/hyperlink" Target="https://doi.org/10.1109/KSE53942.2021.9648825" TargetMode="External"/><Relationship Id="rId44" Type="http://schemas.openxmlformats.org/officeDocument/2006/relationships/hyperlink" Target="https://doi.org/10.1109/ICNSURV.2015.7121260" TargetMode="External"/><Relationship Id="rId52" Type="http://schemas.openxmlformats.org/officeDocument/2006/relationships/hyperlink" Target="https://doi.org/10.1109/CVPR.2015.7298805"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3</TotalTime>
  <Pages>35</Pages>
  <Words>18981</Words>
  <Characters>108194</Characters>
  <Application>Microsoft Office Word</Application>
  <DocSecurity>0</DocSecurity>
  <Lines>901</Lines>
  <Paragraphs>253</Paragraphs>
  <ScaleCrop>false</ScaleCrop>
  <HeadingPairs>
    <vt:vector size="2" baseType="variant">
      <vt:variant>
        <vt:lpstr>Title</vt:lpstr>
      </vt:variant>
      <vt:variant>
        <vt:i4>1</vt:i4>
      </vt:variant>
    </vt:vector>
  </HeadingPairs>
  <TitlesOfParts>
    <vt:vector size="1" baseType="lpstr">
      <vt:lpstr>Paper Title</vt:lpstr>
    </vt:vector>
  </TitlesOfParts>
  <Company/>
  <LinksUpToDate>false</LinksUpToDate>
  <CharactersWithSpaces>1269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dc:title>
  <dc:creator>group member names (without IDs please)</dc:creator>
  <cp:keywords/>
  <cp:lastModifiedBy>Hussain Syed [Student-PECS]</cp:lastModifiedBy>
  <cp:revision>4</cp:revision>
  <dcterms:created xsi:type="dcterms:W3CDTF">2022-04-29T22:52:00Z</dcterms:created>
  <dcterms:modified xsi:type="dcterms:W3CDTF">2022-04-29T22: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bibliography">
    <vt:lpwstr>/home/jnoll/methods/readings/references.bib</vt:lpwstr>
  </property>
  <property fmtid="{D5CDD505-2E9C-101B-9397-08002B2CF9AE}" pid="3" name="date">
    <vt:lpwstr>14 May 2021</vt:lpwstr>
  </property>
  <property fmtid="{D5CDD505-2E9C-101B-9397-08002B2CF9AE}" pid="4" name="institute">
    <vt:lpwstr>7COM1085 – Research Methods, University of Hertfordshire</vt:lpwstr>
  </property>
  <property fmtid="{D5CDD505-2E9C-101B-9397-08002B2CF9AE}" pid="5" name="subtitle">
    <vt:lpwstr>Coursework Group NN</vt:lpwstr>
  </property>
  <property fmtid="{D5CDD505-2E9C-101B-9397-08002B2CF9AE}" pid="6" name="ZOTERO_PREF_1">
    <vt:lpwstr>&lt;data data-version="3" zotero-version="6.0.6"&gt;&lt;session id="AR38Of31"/&gt;&lt;style id="http://www.zotero.org/styles/elsevier-harvard" hasBibliography="1" bibliographyStyleHasBeenSet="1"/&gt;&lt;prefs&gt;&lt;pref name="fieldType" value="Field"/&gt;&lt;/prefs&gt;&lt;/data&gt;</vt:lpwstr>
  </property>
</Properties>
</file>